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655BC" w14:textId="77777777" w:rsidR="00F66774"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Pre</w:t>
      </w:r>
      <w:commentRangeStart w:id="0"/>
      <w:commentRangeStart w:id="1"/>
      <w:r w:rsidRPr="00DE1275">
        <w:rPr>
          <w:rFonts w:ascii="Times New Roman" w:hAnsi="Times New Roman" w:cs="Times New Roman"/>
          <w:color w:val="auto"/>
          <w:sz w:val="28"/>
          <w:szCs w:val="24"/>
        </w:rPr>
        <w:t>ference consistency relies on</w:t>
      </w:r>
      <w:r w:rsidR="007517B9" w:rsidRPr="00DE1275">
        <w:rPr>
          <w:rFonts w:ascii="Times New Roman" w:hAnsi="Times New Roman" w:cs="Times New Roman"/>
          <w:color w:val="auto"/>
          <w:sz w:val="28"/>
          <w:szCs w:val="24"/>
        </w:rPr>
        <w:t xml:space="preserve"> </w:t>
      </w:r>
      <w:r w:rsidRPr="00DE1275">
        <w:rPr>
          <w:rFonts w:ascii="Times New Roman" w:hAnsi="Times New Roman" w:cs="Times New Roman"/>
          <w:color w:val="auto"/>
          <w:sz w:val="28"/>
          <w:szCs w:val="24"/>
        </w:rPr>
        <w:t>hippocampal function:</w:t>
      </w:r>
    </w:p>
    <w:p w14:paraId="1E44045C" w14:textId="77777777" w:rsidR="006F718C"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 xml:space="preserve">Evidence from </w:t>
      </w:r>
      <w:proofErr w:type="spellStart"/>
      <w:r w:rsidRPr="00DE1275">
        <w:rPr>
          <w:rFonts w:ascii="Times New Roman" w:hAnsi="Times New Roman" w:cs="Times New Roman"/>
          <w:color w:val="auto"/>
          <w:sz w:val="28"/>
          <w:szCs w:val="24"/>
        </w:rPr>
        <w:t>mediotemporal</w:t>
      </w:r>
      <w:proofErr w:type="spellEnd"/>
      <w:r w:rsidRPr="00DE1275">
        <w:rPr>
          <w:rFonts w:ascii="Times New Roman" w:hAnsi="Times New Roman" w:cs="Times New Roman"/>
          <w:color w:val="auto"/>
          <w:sz w:val="28"/>
          <w:szCs w:val="24"/>
        </w:rPr>
        <w:t xml:space="preserve"> lobe epilepsy</w:t>
      </w:r>
    </w:p>
    <w:commentRangeEnd w:id="0"/>
    <w:p w14:paraId="32680907" w14:textId="77777777" w:rsidR="006F718C" w:rsidRPr="00E500B7" w:rsidRDefault="00404A12" w:rsidP="007F471C">
      <w:r>
        <w:rPr>
          <w:rStyle w:val="CommentReference"/>
        </w:rPr>
        <w:commentReference w:id="0"/>
      </w:r>
      <w:commentRangeEnd w:id="1"/>
      <w:r w:rsidR="004A39DC">
        <w:rPr>
          <w:rStyle w:val="CommentReference"/>
        </w:rPr>
        <w:commentReference w:id="1"/>
      </w:r>
    </w:p>
    <w:p w14:paraId="5C2F0F95" w14:textId="77777777" w:rsidR="006F718C" w:rsidRPr="00972949" w:rsidRDefault="006F718C" w:rsidP="007F471C">
      <w:pPr>
        <w:rPr>
          <w:vertAlign w:val="superscript"/>
        </w:rPr>
      </w:pPr>
      <w:r w:rsidRPr="00972949">
        <w:t>B. Weber</w:t>
      </w:r>
      <w:r w:rsidRPr="00972949">
        <w:rPr>
          <w:vertAlign w:val="superscript"/>
        </w:rPr>
        <w:t>1,2</w:t>
      </w:r>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14:paraId="1475B042" w14:textId="77777777" w:rsidR="006F718C" w:rsidRPr="00972949" w:rsidRDefault="006F718C" w:rsidP="007F471C">
      <w:pPr>
        <w:rPr>
          <w:vertAlign w:val="superscript"/>
        </w:rPr>
      </w:pPr>
    </w:p>
    <w:p w14:paraId="01F78163" w14:textId="77777777" w:rsidR="00DE1275" w:rsidRDefault="006F718C" w:rsidP="007F471C">
      <w:pPr>
        <w:spacing w:line="240" w:lineRule="auto"/>
      </w:pPr>
      <w:r w:rsidRPr="00E500B7">
        <w:rPr>
          <w:vertAlign w:val="superscript"/>
        </w:rPr>
        <w:t>1</w:t>
      </w:r>
      <w:r>
        <w:t xml:space="preserve">Department of </w:t>
      </w:r>
      <w:proofErr w:type="spellStart"/>
      <w:r>
        <w:t>Epileptology</w:t>
      </w:r>
      <w:proofErr w:type="spellEnd"/>
      <w:r>
        <w:t xml:space="preserve">, </w:t>
      </w:r>
      <w:r w:rsidR="00DE1275">
        <w:t xml:space="preserve">Sigmund-Freud-Str.25, </w:t>
      </w:r>
      <w:r>
        <w:t>University Hospital Bonn</w:t>
      </w:r>
      <w:r w:rsidR="00DE1275">
        <w:t>, 53127 Bonn, Germany</w:t>
      </w:r>
    </w:p>
    <w:p w14:paraId="0F2B694B" w14:textId="77777777" w:rsidR="00DE1275" w:rsidRDefault="006F718C" w:rsidP="007F471C">
      <w:pPr>
        <w:spacing w:line="240" w:lineRule="auto"/>
      </w:pPr>
      <w:r>
        <w:rPr>
          <w:vertAlign w:val="superscript"/>
        </w:rPr>
        <w:t>2</w:t>
      </w:r>
      <w:r>
        <w:t xml:space="preserve">Center for Economics and Neuroscience, </w:t>
      </w:r>
      <w:proofErr w:type="spellStart"/>
      <w:r w:rsidR="00DE1275">
        <w:t>Nachtigallenweg</w:t>
      </w:r>
      <w:proofErr w:type="spellEnd"/>
      <w:r w:rsidR="00DE1275">
        <w:t xml:space="preserve"> 86, </w:t>
      </w:r>
      <w:r>
        <w:t>University of Bonn.</w:t>
      </w:r>
      <w:r w:rsidR="00DE1275">
        <w:t xml:space="preserve"> 53127 Bonn, Germany</w:t>
      </w:r>
    </w:p>
    <w:p w14:paraId="0F7309D0" w14:textId="77777777" w:rsidR="006F718C" w:rsidRPr="00750AAB" w:rsidRDefault="006F718C" w:rsidP="00DE1275">
      <w:pPr>
        <w:spacing w:line="240" w:lineRule="auto"/>
      </w:pPr>
      <w:r>
        <w:rPr>
          <w:vertAlign w:val="superscript"/>
        </w:rPr>
        <w:t>3</w:t>
      </w:r>
      <w:r>
        <w:t xml:space="preserve">Center for Decision Science, </w:t>
      </w:r>
      <w:r w:rsidR="00DE1275">
        <w:t xml:space="preserve">Uris Hall 716, 3022 Broadway, New York, NY 10027-6902, </w:t>
      </w:r>
      <w:r>
        <w:t>Columbia University</w:t>
      </w:r>
      <w:r w:rsidR="00DE1275">
        <w:t>, US</w:t>
      </w:r>
    </w:p>
    <w:p w14:paraId="4B4C3772" w14:textId="77777777" w:rsidR="006F718C" w:rsidRPr="00E500B7" w:rsidRDefault="006F718C" w:rsidP="007F471C"/>
    <w:p w14:paraId="45F7E3CF" w14:textId="77777777" w:rsidR="006F718C" w:rsidRDefault="006F718C" w:rsidP="007F471C">
      <w:r w:rsidRPr="00E500B7">
        <w:rPr>
          <w:vertAlign w:val="superscript"/>
        </w:rPr>
        <w:t>*</w:t>
      </w:r>
      <w:r w:rsidRPr="00E500B7">
        <w:t xml:space="preserve">Correspondence at: </w:t>
      </w:r>
      <w:hyperlink r:id="rId10" w:history="1">
        <w:r w:rsidR="00DE1275" w:rsidRPr="00E00D63">
          <w:rPr>
            <w:rStyle w:val="Hyperlink"/>
          </w:rPr>
          <w:t>bernd.weber@ukb.uni-bonn.de</w:t>
        </w:r>
      </w:hyperlink>
    </w:p>
    <w:p w14:paraId="51EB5C68" w14:textId="77777777" w:rsidR="00DE1275" w:rsidRPr="00E500B7" w:rsidRDefault="00DE1275" w:rsidP="007F471C"/>
    <w:p w14:paraId="4D44E450" w14:textId="77777777" w:rsidR="00970F82" w:rsidRDefault="00970F82" w:rsidP="00C95FEC">
      <w:pPr>
        <w:rPr>
          <w:sz w:val="22"/>
        </w:rPr>
      </w:pPr>
      <w:r>
        <w:rPr>
          <w:sz w:val="22"/>
        </w:rPr>
        <w:t>Abstract</w:t>
      </w:r>
    </w:p>
    <w:p w14:paraId="66F7A56E" w14:textId="77777777" w:rsidR="00C95FEC" w:rsidRDefault="00C03BBD" w:rsidP="00C95FEC">
      <w:pPr>
        <w:rPr>
          <w:sz w:val="22"/>
        </w:rPr>
      </w:pPr>
      <w:commentRangeStart w:id="2"/>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t>
      </w:r>
      <w:commentRangeEnd w:id="2"/>
      <w:r w:rsidR="00695D7F">
        <w:rPr>
          <w:rStyle w:val="CommentReference"/>
        </w:rPr>
        <w:commentReference w:id="2"/>
      </w:r>
      <w:r w:rsidR="00C95FEC">
        <w:rPr>
          <w:sz w:val="22"/>
        </w:rPr>
        <w:t xml:space="preserve">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14:paraId="45925B08" w14:textId="77777777" w:rsidR="00C03BBD" w:rsidRDefault="00C03BBD" w:rsidP="00C03BBD">
      <w:pPr>
        <w:rPr>
          <w:sz w:val="22"/>
        </w:rPr>
      </w:pPr>
    </w:p>
    <w:p w14:paraId="1ABB153B" w14:textId="77777777" w:rsidR="003F1C10" w:rsidRDefault="003F1C10" w:rsidP="007F471C"/>
    <w:p w14:paraId="162A2B50" w14:textId="77777777" w:rsidR="006F718C" w:rsidRPr="00DE1275" w:rsidRDefault="003F1C10" w:rsidP="007F471C">
      <w:pPr>
        <w:pStyle w:val="Heading1"/>
        <w:rPr>
          <w:rFonts w:ascii="Times New Roman" w:hAnsi="Times New Roman" w:cs="Times New Roman"/>
          <w:color w:val="auto"/>
        </w:rPr>
      </w:pPr>
      <w:r w:rsidRPr="00DE1275">
        <w:rPr>
          <w:rFonts w:ascii="Times New Roman" w:hAnsi="Times New Roman" w:cs="Times New Roman"/>
          <w:color w:val="auto"/>
        </w:rPr>
        <w:lastRenderedPageBreak/>
        <w:t>Introduction</w:t>
      </w:r>
    </w:p>
    <w:p w14:paraId="6ACC5C59" w14:textId="77777777" w:rsidR="005E6B5D" w:rsidRDefault="005E6B5D" w:rsidP="00A910F9">
      <w:pPr>
        <w:rPr>
          <w:ins w:id="3" w:author="Eric Johnson" w:date="2015-05-17T14:14:00Z"/>
        </w:rPr>
      </w:pPr>
      <w:ins w:id="4" w:author="Eric Johnson" w:date="2015-05-17T14:14:00Z">
        <w:r>
          <w:t xml:space="preserve">Imagine that you are slightly </w:t>
        </w:r>
      </w:ins>
      <w:ins w:id="5" w:author="Eric Johnson" w:date="2015-05-17T14:17:00Z">
        <w:r w:rsidR="001451B6">
          <w:t>hungry</w:t>
        </w:r>
      </w:ins>
      <w:ins w:id="6" w:author="Eric Johnson" w:date="2015-05-17T14:14:00Z">
        <w:r>
          <w:t xml:space="preserve"> late in the afternoon, and wander to a vending machine to select a snack.   You are faced with an array of over 20 possibilities.  How do you select among them?  In the last decade, decision neuroscience has made significant progress in identifying</w:t>
        </w:r>
        <w:r w:rsidR="001451B6">
          <w:t>, using paradigms similar to this, how value is represented</w:t>
        </w:r>
        <w:r>
          <w:t>.  Specifically</w:t>
        </w:r>
      </w:ins>
      <w:ins w:id="7" w:author="Eric Johnson" w:date="2015-05-17T14:19:00Z">
        <w:r w:rsidR="001451B6">
          <w:t>, a</w:t>
        </w:r>
      </w:ins>
      <w:ins w:id="8" w:author="Eric Johnson" w:date="2015-05-17T14:14:00Z">
        <w:r>
          <w:t xml:space="preserve"> value network involving xx </w:t>
        </w:r>
        <w:proofErr w:type="spellStart"/>
        <w:r>
          <w:t>yy</w:t>
        </w:r>
        <w:proofErr w:type="spellEnd"/>
        <w:r>
          <w:t xml:space="preserve"> </w:t>
        </w:r>
        <w:proofErr w:type="spellStart"/>
        <w:r>
          <w:t>zz</w:t>
        </w:r>
        <w:proofErr w:type="spellEnd"/>
        <w:r>
          <w:t xml:space="preserve"> has been proposed.  An unsolved question, however, particularly for more complex stimuli, is where these value signals come from.</w:t>
        </w:r>
      </w:ins>
    </w:p>
    <w:p w14:paraId="3CFFBCB1" w14:textId="77777777" w:rsidR="008E219B" w:rsidRDefault="005E6B5D" w:rsidP="008E219B">
      <w:pPr>
        <w:pStyle w:val="BodyText"/>
        <w:rPr>
          <w:ins w:id="9" w:author="Eric Johnson" w:date="2015-05-21T16:07:00Z"/>
        </w:rPr>
      </w:pPr>
      <w:ins w:id="10" w:author="Eric Johnson" w:date="2015-05-17T14:14:00Z">
        <w:r>
          <w:t xml:space="preserve">An independent tradition in the </w:t>
        </w:r>
      </w:ins>
      <w:ins w:id="11" w:author="Eric Johnson" w:date="2015-05-17T14:19:00Z">
        <w:r w:rsidR="001451B6">
          <w:t>judgment</w:t>
        </w:r>
      </w:ins>
      <w:ins w:id="12" w:author="Eric Johnson" w:date="2015-05-17T14:14:00Z">
        <w:r>
          <w:t xml:space="preserve"> and decision-making </w:t>
        </w:r>
      </w:ins>
      <w:ins w:id="13" w:author="Eric Johnson" w:date="2015-05-17T14:19:00Z">
        <w:r w:rsidR="001451B6">
          <w:t>research</w:t>
        </w:r>
      </w:ins>
      <w:ins w:id="14" w:author="Eric Johnson" w:date="2015-05-17T14:14:00Z">
        <w:r>
          <w:t xml:space="preserve"> has suggest</w:t>
        </w:r>
      </w:ins>
      <w:ins w:id="15" w:author="Eric Johnson" w:date="2015-05-21T14:51:00Z">
        <w:r w:rsidR="007B4351">
          <w:t>s</w:t>
        </w:r>
      </w:ins>
      <w:ins w:id="16" w:author="Eric Johnson" w:date="2015-05-17T14:14:00Z">
        <w:r>
          <w:t xml:space="preserve"> that preferences are often </w:t>
        </w:r>
      </w:ins>
      <w:ins w:id="17" w:author="Eric Johnson" w:date="2015-05-17T14:19:00Z">
        <w:r w:rsidR="001451B6">
          <w:t>constructed as</w:t>
        </w:r>
      </w:ins>
      <w:ins w:id="18" w:author="Eric Johnson" w:date="2015-05-17T14:14:00Z">
        <w:r>
          <w:t xml:space="preserve"> needed.  </w:t>
        </w:r>
      </w:ins>
      <w:ins w:id="19" w:author="Eric Johnson" w:date="2015-05-17T14:19:00Z">
        <w:r w:rsidR="001451B6">
          <w:t>Unlike</w:t>
        </w:r>
      </w:ins>
      <w:ins w:id="20" w:author="Eric Johnson" w:date="2015-05-17T14:14:00Z">
        <w:r>
          <w:t xml:space="preserve"> the economist’s idea of a utility function and its related notion that values are of options preexist when </w:t>
        </w:r>
      </w:ins>
      <w:ins w:id="21" w:author="Eric Johnson" w:date="2015-05-17T14:20:00Z">
        <w:r w:rsidR="001451B6">
          <w:t>needed by</w:t>
        </w:r>
      </w:ins>
      <w:ins w:id="22" w:author="Eric Johnson" w:date="2015-05-21T14:52:00Z">
        <w:r w:rsidR="007B4351">
          <w:t xml:space="preserve"> </w:t>
        </w:r>
      </w:ins>
      <w:ins w:id="23" w:author="Eric Johnson" w:date="2015-05-17T14:14:00Z">
        <w:r>
          <w:t xml:space="preserve">the </w:t>
        </w:r>
      </w:ins>
      <w:ins w:id="24" w:author="Eric Johnson" w:date="2015-05-17T14:19:00Z">
        <w:r w:rsidR="001451B6">
          <w:t>decision</w:t>
        </w:r>
      </w:ins>
      <w:ins w:id="25" w:author="Eric Johnson" w:date="2015-05-17T14:14:00Z">
        <w:r>
          <w:t xml:space="preserve">-maker, a long stream of research explains many of the well known inconsistencies in choice by suggesting that preferences are calculated on the fly and affected by </w:t>
        </w:r>
      </w:ins>
      <w:ins w:id="26" w:author="Eric Johnson" w:date="2015-05-17T14:20:00Z">
        <w:r w:rsidR="001451B6">
          <w:t xml:space="preserve">factors such as </w:t>
        </w:r>
      </w:ins>
      <w:ins w:id="27" w:author="Eric Johnson" w:date="2015-05-17T14:14:00Z">
        <w:r>
          <w:t xml:space="preserve">the way options are posed and the </w:t>
        </w:r>
      </w:ins>
      <w:ins w:id="28" w:author="Eric Johnson" w:date="2015-05-17T14:20:00Z">
        <w:r w:rsidR="001451B6">
          <w:t>content</w:t>
        </w:r>
      </w:ins>
      <w:ins w:id="29" w:author="Eric Johnson" w:date="2015-05-17T14:14:00Z">
        <w:r>
          <w:t xml:space="preserve"> of the choice set.   </w:t>
        </w:r>
      </w:ins>
    </w:p>
    <w:p w14:paraId="39F69D9B" w14:textId="77777777" w:rsidR="008E219B" w:rsidRPr="007F471C" w:rsidRDefault="008E219B" w:rsidP="008E219B">
      <w:pPr>
        <w:ind w:firstLine="0"/>
        <w:rPr>
          <w:ins w:id="30" w:author="Eric Johnson" w:date="2015-05-21T16:09:00Z"/>
        </w:rPr>
      </w:pPr>
      <w:r>
        <w:t xml:space="preserve">If preferences are often constructed </w:t>
      </w:r>
      <w:r>
        <w:fldChar w:fldCharType="begin" w:fldLock="1"/>
      </w:r>
      <w:r>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fldChar w:fldCharType="separate"/>
      </w:r>
      <w:r w:rsidRPr="00DF49CB">
        <w:rPr>
          <w:noProof/>
        </w:rPr>
        <w:t>(</w:t>
      </w:r>
      <w:r>
        <w:rPr>
          <w:noProof/>
        </w:rPr>
        <w:t xml:space="preserve">see </w:t>
      </w:r>
      <w:r w:rsidRPr="00DF49CB">
        <w:rPr>
          <w:noProof/>
        </w:rPr>
        <w:t>Lichtenstein &amp; Slovic, 2006)</w:t>
      </w:r>
      <w:r>
        <w:fldChar w:fldCharType="end"/>
      </w:r>
      <w:r>
        <w:t xml:space="preserve">, an insight that might be psychology’s most successful export to economics, then memory processes must play a major role in this construction. Both memory encoding and retrieval processes influence judgment and choice in multiple ways </w:t>
      </w:r>
      <w:r>
        <w:fldChar w:fldCharType="begin" w:fldLock="1"/>
      </w:r>
      <w:r>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fldChar w:fldCharType="separate"/>
      </w:r>
      <w:r w:rsidRPr="00DF49CB">
        <w:rPr>
          <w:noProof/>
        </w:rPr>
        <w:t>(</w:t>
      </w:r>
      <w:r>
        <w:rPr>
          <w:noProof/>
        </w:rPr>
        <w:t xml:space="preserve">see </w:t>
      </w:r>
      <w:r w:rsidRPr="00DF49CB">
        <w:rPr>
          <w:noProof/>
        </w:rPr>
        <w:t>Weber &amp; Johnson, 2009</w:t>
      </w:r>
      <w:r>
        <w:rPr>
          <w:noProof/>
        </w:rPr>
        <w:t xml:space="preserve"> for a review</w:t>
      </w:r>
      <w:r w:rsidRPr="00DF49CB">
        <w:rPr>
          <w:noProof/>
        </w:rPr>
        <w:t>)</w:t>
      </w:r>
      <w:r>
        <w:fldChar w:fldCharType="end"/>
      </w:r>
      <w:r>
        <w:t xml:space="preserve">.  </w:t>
      </w:r>
      <w:ins w:id="31" w:author="Eric Johnson" w:date="2015-05-21T16:09:00Z">
        <w:r>
          <w:t xml:space="preserve">and </w:t>
        </w:r>
        <w:proofErr w:type="spellStart"/>
        <w:r w:rsidRPr="007F471C">
          <w:t>emory</w:t>
        </w:r>
        <w:proofErr w:type="spellEnd"/>
        <w:r w:rsidRPr="007F471C">
          <w:t xml:space="preserve"> </w:t>
        </w:r>
        <w:r>
          <w:t>processes and their accompanying opportunities and constraints</w:t>
        </w:r>
        <w:r w:rsidRPr="007F471C">
          <w:t xml:space="preserve"> have played a more prominent role in explanations of decision-making phenomena</w:t>
        </w:r>
        <w:r>
          <w:t>, in an</w:t>
        </w:r>
        <w:r w:rsidRPr="007F471C">
          <w:t xml:space="preserve"> attempt to leverage what we know about memory to </w:t>
        </w:r>
        <w:r>
          <w:t>explain well-</w:t>
        </w:r>
        <w:r w:rsidRPr="007F471C">
          <w:t xml:space="preserve">known decision phenomena </w:t>
        </w:r>
        <w:r>
          <w:fldChar w:fldCharType="begin" w:fldLock="1"/>
        </w:r>
        <w:r>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instrText>
        </w:r>
        <w:r>
          <w:fldChar w:fldCharType="separate"/>
        </w:r>
        <w:r w:rsidRPr="00CF313D">
          <w:rPr>
            <w:noProof/>
          </w:rPr>
          <w:t>(Dougherty, Gettys, &amp; Ogden, 1999; Reyna, Lloyd, &amp; Brainerd, 2003; Sch</w:t>
        </w:r>
        <w:r>
          <w:rPr>
            <w:noProof/>
          </w:rPr>
          <w:t xml:space="preserve">neider &amp; Shanteau, 2003; </w:t>
        </w:r>
        <w:r w:rsidRPr="00CF313D">
          <w:rPr>
            <w:noProof/>
          </w:rPr>
          <w:t>Weber &amp; Johnson, 2009)</w:t>
        </w:r>
        <w:r>
          <w:fldChar w:fldCharType="end"/>
        </w:r>
        <w:r w:rsidRPr="007F471C">
          <w:t xml:space="preserve">.    </w:t>
        </w:r>
      </w:ins>
    </w:p>
    <w:p w14:paraId="45090BD7" w14:textId="77777777" w:rsidR="008E219B" w:rsidRDefault="008E219B" w:rsidP="00A910F9">
      <w:pPr>
        <w:pStyle w:val="BodyText"/>
        <w:ind w:firstLine="0"/>
      </w:pPr>
      <w:commentRangeStart w:id="32"/>
      <w:r>
        <w:t xml:space="preserve">Query theory </w:t>
      </w:r>
      <w:r>
        <w:fldChar w:fldCharType="begin" w:fldLock="1"/>
      </w:r>
      <w:r>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manualFormatting" : "(Johnson, H\u00e4ubl, &amp; Keinan, 2007; Weber et al., 2007)", "previouslyFormattedCitation" : "(Johnson, H\u00e4ubl, &amp; Keinan, 2007; E U Weber et al., 2007)" }, "properties" : { "noteIndex" : 0 }, "schema" : "https://github.com/citation-style-language/schema/raw/master/csl-citation.json" }</w:instrText>
      </w:r>
      <w:r>
        <w:fldChar w:fldCharType="separate"/>
      </w:r>
      <w:r w:rsidRPr="001749D3">
        <w:rPr>
          <w:noProof/>
        </w:rPr>
        <w:t>(John</w:t>
      </w:r>
      <w:r>
        <w:rPr>
          <w:noProof/>
        </w:rPr>
        <w:t xml:space="preserve">son, Häubl, &amp; Keinan, 2007; </w:t>
      </w:r>
      <w:r w:rsidRPr="001749D3">
        <w:rPr>
          <w:noProof/>
        </w:rPr>
        <w:t>Weber et al., 2007)</w:t>
      </w:r>
      <w:r>
        <w:fldChar w:fldCharType="end"/>
      </w:r>
      <w:r>
        <w:t xml:space="preserve"> suggests that decision-makers</w:t>
      </w:r>
      <w:r w:rsidRPr="004A44FB">
        <w:t xml:space="preserve"> consult their memory (or external </w:t>
      </w:r>
      <w:r>
        <w:t>sources</w:t>
      </w:r>
      <w:r w:rsidRPr="004A44FB">
        <w:t xml:space="preserve">) with </w:t>
      </w:r>
      <w:r>
        <w:t xml:space="preserve">automatic and implicit </w:t>
      </w:r>
      <w:r w:rsidRPr="004A44FB">
        <w:t xml:space="preserve">queries about the choice alternatives, in particular </w:t>
      </w:r>
      <w:r>
        <w:t xml:space="preserve">arguments for choosing one or the other, i.e., </w:t>
      </w:r>
      <w:r w:rsidRPr="004A44FB">
        <w:t>their merits or liabilities.</w:t>
      </w:r>
      <w:r>
        <w:t xml:space="preserve"> Past experiences and other associations provide the basis for such evaluation.  </w:t>
      </w:r>
      <w:commentRangeEnd w:id="32"/>
      <w:r>
        <w:rPr>
          <w:rStyle w:val="CommentReference"/>
          <w:bCs/>
          <w:iCs/>
        </w:rPr>
        <w:commentReference w:id="32"/>
      </w:r>
    </w:p>
    <w:p w14:paraId="07180A5B" w14:textId="77777777" w:rsidR="001451B6" w:rsidRDefault="001451B6" w:rsidP="00A910F9">
      <w:pPr>
        <w:ind w:firstLine="0"/>
        <w:rPr>
          <w:ins w:id="33" w:author="Eric Johnson" w:date="2015-05-17T14:21:00Z"/>
        </w:rPr>
      </w:pPr>
    </w:p>
    <w:p w14:paraId="4051F0F8" w14:textId="77777777" w:rsidR="00D06C25" w:rsidDel="005E6B5D" w:rsidRDefault="00034EB2">
      <w:pPr>
        <w:rPr>
          <w:del w:id="34" w:author="Eric Johnson" w:date="2015-05-17T14:14:00Z"/>
        </w:rPr>
      </w:pPr>
      <w:commentRangeStart w:id="35"/>
      <w:del w:id="36" w:author="Eric Johnson" w:date="2015-05-17T14:14:00Z">
        <w:r w:rsidDel="005E6B5D">
          <w:lastRenderedPageBreak/>
          <w:delText>It</w:delText>
        </w:r>
        <w:commentRangeEnd w:id="35"/>
        <w:r w:rsidR="00B5288C" w:rsidDel="005E6B5D">
          <w:rPr>
            <w:rStyle w:val="CommentReference"/>
          </w:rPr>
          <w:commentReference w:id="35"/>
        </w:r>
        <w:r w:rsidDel="005E6B5D">
          <w:delText xml:space="preserve"> seems obvious </w:delText>
        </w:r>
        <w:r w:rsidR="00D06C25" w:rsidDel="005E6B5D">
          <w:delText xml:space="preserve">that our preferences </w:delText>
        </w:r>
        <w:r w:rsidDel="005E6B5D">
          <w:delText xml:space="preserve">draw </w:delText>
        </w:r>
        <w:r w:rsidR="00D06C25" w:rsidDel="005E6B5D">
          <w:delText>on past experience and hence memory</w:delText>
        </w:r>
        <w:r w:rsidDel="005E6B5D">
          <w:delText xml:space="preserve">. </w:delText>
        </w:r>
        <w:r w:rsidR="00D06C25" w:rsidDel="005E6B5D">
          <w:delText xml:space="preserve"> Memory representation </w:delText>
        </w:r>
        <w:r w:rsidR="006939FB" w:rsidDel="005E6B5D">
          <w:delText xml:space="preserve">of past choices and their consequences </w:delText>
        </w:r>
        <w:r w:rsidR="00D06C25" w:rsidDel="005E6B5D">
          <w:delText xml:space="preserve">allow </w:delText>
        </w:r>
        <w:r w:rsidR="003C0892" w:rsidDel="005E6B5D">
          <w:delText>us</w:delText>
        </w:r>
        <w:r w:rsidR="00D06C25" w:rsidDel="005E6B5D">
          <w:delText xml:space="preserve"> to learn what sources of food provide optimal nourishment and which </w:delText>
        </w:r>
        <w:r w:rsidR="006939FB" w:rsidDel="005E6B5D">
          <w:delText xml:space="preserve">predators and other </w:delText>
        </w:r>
        <w:r w:rsidR="00D06C25" w:rsidDel="005E6B5D">
          <w:delText>danger</w:delText>
        </w:r>
        <w:r w:rsidR="006939FB" w:rsidDel="005E6B5D">
          <w:delText xml:space="preserve">s </w:delText>
        </w:r>
        <w:r w:rsidDel="005E6B5D">
          <w:delText>should be</w:delText>
        </w:r>
        <w:r w:rsidR="006939FB" w:rsidDel="005E6B5D">
          <w:delText xml:space="preserve"> avoid</w:delText>
        </w:r>
        <w:r w:rsidDel="005E6B5D">
          <w:delText>ed</w:delText>
        </w:r>
        <w:r w:rsidR="006939FB" w:rsidDel="005E6B5D">
          <w:delText xml:space="preserve">, </w:delText>
        </w:r>
        <w:r w:rsidR="00D06C25" w:rsidDel="005E6B5D">
          <w:delText>ensur</w:delText>
        </w:r>
      </w:del>
      <w:ins w:id="37" w:author="Ayse Zeynep Enkavi" w:date="2014-06-17T06:49:00Z">
        <w:del w:id="38" w:author="Eric Johnson" w:date="2015-05-17T14:14:00Z">
          <w:r w:rsidR="001E5574" w:rsidDel="005E6B5D">
            <w:delText>ing</w:delText>
          </w:r>
        </w:del>
      </w:ins>
      <w:del w:id="39" w:author="Eric Johnson" w:date="2015-05-17T14:14:00Z">
        <w:r w:rsidR="00D06C25" w:rsidDel="005E6B5D">
          <w:delText xml:space="preserve"> our survival and </w:delText>
        </w:r>
        <w:r w:rsidR="006939FB" w:rsidDel="005E6B5D">
          <w:delText>well-being</w:delText>
        </w:r>
        <w:r w:rsidR="00DC28E9" w:rsidDel="005E6B5D">
          <w:delText>.</w:delText>
        </w:r>
        <w:r w:rsidR="00A141E1" w:rsidDel="005E6B5D">
          <w:delText xml:space="preserve"> Confronted with </w:delText>
        </w:r>
        <w:r w:rsidR="003C0892" w:rsidDel="005E6B5D">
          <w:delText>a</w:delText>
        </w:r>
        <w:r w:rsidR="00A141E1" w:rsidDel="005E6B5D">
          <w:delText xml:space="preserve"> choice of snack food item</w:delText>
        </w:r>
        <w:r w:rsidR="003C0892" w:rsidDel="005E6B5D">
          <w:delText xml:space="preserve">s at </w:delText>
        </w:r>
        <w:r w:rsidR="00A141E1" w:rsidDel="005E6B5D">
          <w:delText xml:space="preserve">a vending machine, we </w:delText>
        </w:r>
        <w:r w:rsidR="003B09C2" w:rsidDel="005E6B5D">
          <w:delText>use the</w:delText>
        </w:r>
        <w:r w:rsidR="003C0892" w:rsidDel="005E6B5D">
          <w:delText xml:space="preserve"> </w:delText>
        </w:r>
        <w:r w:rsidR="003B09C2" w:rsidDel="005E6B5D">
          <w:delText xml:space="preserve">packaging as memory cues </w:delText>
        </w:r>
        <w:r w:rsidR="00F97A3F" w:rsidDel="005E6B5D">
          <w:delText xml:space="preserve">to retrieve </w:delText>
        </w:r>
        <w:r w:rsidR="00A141E1" w:rsidDel="005E6B5D">
          <w:delText xml:space="preserve">past experiences </w:delText>
        </w:r>
        <w:r w:rsidDel="005E6B5D">
          <w:delText xml:space="preserve">with </w:delText>
        </w:r>
        <w:r w:rsidR="003B09C2" w:rsidDel="005E6B5D">
          <w:delText xml:space="preserve">the options </w:delText>
        </w:r>
        <w:r w:rsidR="00A141E1" w:rsidDel="005E6B5D">
          <w:delText>to construct an estimate of their reward value</w:delText>
        </w:r>
        <w:r w:rsidR="00306BF4" w:rsidDel="005E6B5D">
          <w:delText>.</w:delText>
        </w:r>
      </w:del>
    </w:p>
    <w:p w14:paraId="22961E81" w14:textId="77777777" w:rsidR="00454BE1" w:rsidRPr="007F471C" w:rsidDel="008E219B" w:rsidRDefault="003B09C2">
      <w:pPr>
        <w:ind w:firstLine="0"/>
        <w:rPr>
          <w:del w:id="40" w:author="Eric Johnson" w:date="2015-05-21T16:09:00Z"/>
        </w:rPr>
        <w:pPrChange w:id="41" w:author="Eric Johnson" w:date="2015-05-17T14:21:00Z">
          <w:pPr/>
        </w:pPrChange>
      </w:pPr>
      <w:del w:id="42" w:author="Eric Johnson" w:date="2015-05-17T14:21:00Z">
        <w:r w:rsidDel="001451B6">
          <w:delText>I</w:delText>
        </w:r>
        <w:r w:rsidR="00F9457A" w:rsidDel="001451B6">
          <w:delText>n contrast</w:delText>
        </w:r>
        <w:r w:rsidR="00F97A3F" w:rsidDel="001451B6">
          <w:delText>,</w:delText>
        </w:r>
        <w:r w:rsidR="00D06C25" w:rsidRPr="007F471C" w:rsidDel="001451B6">
          <w:delText xml:space="preserve"> </w:delText>
        </w:r>
        <w:r w:rsidDel="001451B6">
          <w:delText xml:space="preserve">economics </w:delText>
        </w:r>
        <w:r w:rsidR="00D06C25" w:rsidRPr="007F471C" w:rsidDel="001451B6">
          <w:delText>treat</w:delText>
        </w:r>
        <w:r w:rsidR="00034EB2" w:rsidDel="001451B6">
          <w:delText>s</w:delText>
        </w:r>
        <w:r w:rsidR="00D06C25" w:rsidRPr="007F471C" w:rsidDel="001451B6">
          <w:delText xml:space="preserve"> preferences as a primitive</w:delText>
        </w:r>
        <w:r w:rsidR="006939FB" w:rsidRPr="007F471C" w:rsidDel="001451B6">
          <w:delText xml:space="preserve"> in axiomatic models of </w:delText>
        </w:r>
        <w:r w:rsidR="003C0892" w:rsidDel="001451B6">
          <w:delText xml:space="preserve">risky </w:delText>
        </w:r>
        <w:r w:rsidR="006939FB" w:rsidRPr="007F471C" w:rsidDel="001451B6">
          <w:delText xml:space="preserve">choice </w:delText>
        </w:r>
        <w:r w:rsidR="00C10D1C" w:rsidDel="001451B6">
          <w:fldChar w:fldCharType="begin" w:fldLock="1"/>
        </w:r>
        <w:r w:rsidR="00FE6511" w:rsidDel="001451B6">
          <w:del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delInstrText>
        </w:r>
        <w:r w:rsidR="00C10D1C" w:rsidDel="001451B6">
          <w:fldChar w:fldCharType="separate"/>
        </w:r>
        <w:r w:rsidR="00C10D1C" w:rsidRPr="00C10D1C" w:rsidDel="001451B6">
          <w:rPr>
            <w:noProof/>
          </w:rPr>
          <w:delText>(Von Neumann &amp; Morgenstern, 1944)</w:delText>
        </w:r>
        <w:r w:rsidR="00C10D1C" w:rsidDel="001451B6">
          <w:fldChar w:fldCharType="end"/>
        </w:r>
        <w:r w:rsidR="006939FB" w:rsidRPr="007F471C" w:rsidDel="001451B6">
          <w:delText xml:space="preserve">. </w:delText>
        </w:r>
        <w:r w:rsidR="00274510" w:rsidRPr="007F471C" w:rsidDel="001451B6">
          <w:delText>A</w:delText>
        </w:r>
        <w:r w:rsidR="00454BE1" w:rsidRPr="007F471C" w:rsidDel="001451B6">
          <w:delText xml:space="preserve">s a result, the connection between properties of memory and </w:delText>
        </w:r>
        <w:r w:rsidR="007B78CD" w:rsidDel="001451B6">
          <w:delText>those of preference</w:delText>
        </w:r>
        <w:r w:rsidR="00454BE1" w:rsidRPr="007F471C" w:rsidDel="001451B6">
          <w:delText xml:space="preserve"> and choice has historically been </w:delText>
        </w:r>
        <w:r w:rsidDel="001451B6">
          <w:delText>neglected</w:delText>
        </w:r>
        <w:r w:rsidR="00454BE1" w:rsidRPr="007F471C" w:rsidDel="001451B6">
          <w:delText xml:space="preserve">, with only a few exceptions </w:delText>
        </w:r>
        <w:r w:rsidR="00DF49CB" w:rsidDel="001451B6">
          <w:fldChar w:fldCharType="begin" w:fldLock="1"/>
        </w:r>
        <w:r w:rsidR="00FE6511" w:rsidDel="001451B6">
          <w:del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manualFormatting" : "(Weber, Goldstein, &amp; Barlas, 1995)", "previouslyFormattedCitation" : "(Elke U. Weber, Goldstein, &amp; Barlas, 1995)" }, "properties" : { "noteIndex" : 0 }, "schema" : "https://github.com/citation-style-language/schema/raw/master/csl-citation.json" }</w:delInstrText>
        </w:r>
        <w:r w:rsidR="00DF49CB" w:rsidDel="001451B6">
          <w:fldChar w:fldCharType="separate"/>
        </w:r>
        <w:r w:rsidR="00640FC3" w:rsidDel="001451B6">
          <w:rPr>
            <w:noProof/>
          </w:rPr>
          <w:delText>(</w:delText>
        </w:r>
        <w:r w:rsidR="001749D3" w:rsidRPr="001749D3" w:rsidDel="001451B6">
          <w:rPr>
            <w:noProof/>
          </w:rPr>
          <w:delText>Weber, Goldstein, &amp; Barlas, 1995)</w:delText>
        </w:r>
        <w:r w:rsidR="00DF49CB" w:rsidDel="001451B6">
          <w:fldChar w:fldCharType="end"/>
        </w:r>
        <w:r w:rsidR="00454BE1" w:rsidRPr="007F471C" w:rsidDel="001451B6">
          <w:delText xml:space="preserve">. </w:delText>
        </w:r>
      </w:del>
      <w:commentRangeStart w:id="43"/>
      <w:del w:id="44" w:author="Eric Johnson" w:date="2015-05-21T16:08:00Z">
        <w:r w:rsidR="00454BE1" w:rsidRPr="007F471C" w:rsidDel="008E219B">
          <w:delText>More</w:delText>
        </w:r>
        <w:commentRangeEnd w:id="43"/>
        <w:r w:rsidR="00B5288C" w:rsidDel="008E219B">
          <w:rPr>
            <w:rStyle w:val="CommentReference"/>
          </w:rPr>
          <w:commentReference w:id="43"/>
        </w:r>
        <w:r w:rsidR="00454BE1" w:rsidRPr="007F471C" w:rsidDel="008E219B">
          <w:delText xml:space="preserve"> recently, m</w:delText>
        </w:r>
      </w:del>
      <w:del w:id="45" w:author="Eric Johnson" w:date="2015-05-21T16:09:00Z">
        <w:r w:rsidR="00454BE1" w:rsidRPr="007F471C" w:rsidDel="008E219B">
          <w:delText xml:space="preserve">emory </w:delText>
        </w:r>
        <w:r w:rsidR="00F9457A" w:rsidDel="008E219B">
          <w:delText>processes and</w:delText>
        </w:r>
        <w:r w:rsidR="00CE376F" w:rsidDel="008E219B">
          <w:delText xml:space="preserve"> their accompanying</w:delText>
        </w:r>
        <w:r w:rsidR="00F9457A" w:rsidDel="008E219B">
          <w:delText xml:space="preserve"> </w:delText>
        </w:r>
        <w:r w:rsidR="007B78CD" w:rsidDel="008E219B">
          <w:delText xml:space="preserve">opportunities and </w:delText>
        </w:r>
        <w:r w:rsidR="00F9457A" w:rsidDel="008E219B">
          <w:delText>constraints</w:delText>
        </w:r>
        <w:r w:rsidR="00454BE1" w:rsidRPr="007F471C" w:rsidDel="008E219B">
          <w:delText xml:space="preserve"> have played a more prominent role in explanations of </w:delText>
        </w:r>
        <w:r w:rsidR="00141EAB" w:rsidRPr="007F471C" w:rsidDel="008E219B">
          <w:delText xml:space="preserve">decision-making </w:delText>
        </w:r>
        <w:r w:rsidR="00454BE1" w:rsidRPr="007F471C" w:rsidDel="008E219B">
          <w:delText>phenomena</w:delText>
        </w:r>
        <w:r w:rsidR="00F9457A" w:rsidDel="008E219B">
          <w:delText>, in an</w:delText>
        </w:r>
        <w:r w:rsidR="00454BE1" w:rsidRPr="007F471C" w:rsidDel="008E219B">
          <w:delText xml:space="preserve"> attempt to leverage what we know about memory to </w:delText>
        </w:r>
        <w:r w:rsidR="00F9457A" w:rsidDel="008E219B">
          <w:delText>explain well-</w:delText>
        </w:r>
        <w:r w:rsidR="00454BE1" w:rsidRPr="007F471C" w:rsidDel="008E219B">
          <w:delText xml:space="preserve">known decision phenomena </w:delText>
        </w:r>
        <w:r w:rsidR="00CF313D" w:rsidDel="008E219B">
          <w:fldChar w:fldCharType="begin" w:fldLock="1"/>
        </w:r>
        <w:r w:rsidR="00FE6511" w:rsidDel="008E219B">
          <w:del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delInstrText>
        </w:r>
        <w:r w:rsidR="00CF313D" w:rsidDel="008E219B">
          <w:fldChar w:fldCharType="separate"/>
        </w:r>
        <w:r w:rsidR="00CF313D" w:rsidRPr="00CF313D" w:rsidDel="008E219B">
          <w:rPr>
            <w:noProof/>
          </w:rPr>
          <w:delText>(Dougherty, Gettys, &amp; Ogden, 1999; Reyna, Lloyd, &amp; Brainerd, 2003; Sch</w:delText>
        </w:r>
        <w:r w:rsidR="00640FC3" w:rsidDel="008E219B">
          <w:rPr>
            <w:noProof/>
          </w:rPr>
          <w:delText xml:space="preserve">neider &amp; Shanteau, 2003; </w:delText>
        </w:r>
        <w:r w:rsidR="00CF313D" w:rsidRPr="00CF313D" w:rsidDel="008E219B">
          <w:rPr>
            <w:noProof/>
          </w:rPr>
          <w:delText>Weber &amp; Johnson, 2009)</w:delText>
        </w:r>
        <w:r w:rsidR="00CF313D" w:rsidDel="008E219B">
          <w:fldChar w:fldCharType="end"/>
        </w:r>
        <w:r w:rsidR="00454BE1" w:rsidRPr="007F471C" w:rsidDel="008E219B">
          <w:delText xml:space="preserve">.   </w:delText>
        </w:r>
        <w:r w:rsidR="00DC28E9" w:rsidRPr="007F471C" w:rsidDel="008E219B">
          <w:delText xml:space="preserve"> </w:delText>
        </w:r>
      </w:del>
    </w:p>
    <w:p w14:paraId="741D0E7B" w14:textId="77777777" w:rsidR="00454BE1" w:rsidRDefault="00913E3E" w:rsidP="007F471C">
      <w:pPr>
        <w:pStyle w:val="BodyText"/>
      </w:pPr>
      <w:ins w:id="46" w:author="Eric Johnson" w:date="2015-05-17T14:23:00Z">
        <w:r>
          <w:t xml:space="preserve">Recent work in neuroscience </w:t>
        </w:r>
      </w:ins>
      <w:ins w:id="47" w:author="Eric Johnson" w:date="2015-05-21T16:09:00Z">
        <w:r w:rsidR="008E219B">
          <w:t>presents parallel</w:t>
        </w:r>
      </w:ins>
      <w:ins w:id="48" w:author="Eric Johnson" w:date="2015-05-17T14:23:00Z">
        <w:r>
          <w:t xml:space="preserve"> evidence of the importance of memory particularly when decisions involve novel options.  </w:t>
        </w:r>
      </w:ins>
      <w:commentRangeStart w:id="49"/>
      <w:del w:id="50" w:author="Eric Johnson" w:date="2015-05-17T14:23:00Z">
        <w:r w:rsidR="007B78CD" w:rsidDel="00913E3E">
          <w:delText>Similar</w:delText>
        </w:r>
        <w:commentRangeEnd w:id="49"/>
        <w:r w:rsidR="00672CDF" w:rsidDel="00913E3E">
          <w:rPr>
            <w:rStyle w:val="CommentReference"/>
            <w:bCs/>
            <w:iCs/>
          </w:rPr>
          <w:commentReference w:id="49"/>
        </w:r>
        <w:r w:rsidR="007B78CD" w:rsidDel="00913E3E">
          <w:delText xml:space="preserve"> </w:delText>
        </w:r>
        <w:r w:rsidR="001A70C8" w:rsidDel="00913E3E">
          <w:delText xml:space="preserve">lines </w:delText>
        </w:r>
        <w:r w:rsidR="000072DF" w:rsidDel="00913E3E">
          <w:delText xml:space="preserve">of theory and investigation </w:delText>
        </w:r>
        <w:r w:rsidR="00DC28E9" w:rsidDel="00913E3E">
          <w:delText xml:space="preserve">in </w:delText>
        </w:r>
        <w:r w:rsidR="00C366E6" w:rsidDel="00913E3E">
          <w:delText>n</w:delText>
        </w:r>
        <w:r w:rsidR="00DC28E9" w:rsidDel="00913E3E">
          <w:delText xml:space="preserve">euroscience </w:delText>
        </w:r>
        <w:r w:rsidR="000072DF" w:rsidDel="00913E3E">
          <w:delText xml:space="preserve">have focused </w:delText>
        </w:r>
        <w:r w:rsidR="00DC28E9" w:rsidDel="00913E3E">
          <w:delText>on the Prospective Memory network</w:delText>
        </w:r>
        <w:r w:rsidR="00DF57C2" w:rsidDel="00913E3E">
          <w:delText xml:space="preserve">. </w:delText>
        </w:r>
        <w:r w:rsidR="00CE376F" w:rsidDel="00913E3E">
          <w:delText xml:space="preserve">Here </w:delText>
        </w:r>
        <w:r w:rsidR="00DF57C2" w:rsidDel="00913E3E">
          <w:delText>future</w:delText>
        </w:r>
        <w:r w:rsidR="001A70C8" w:rsidDel="00913E3E">
          <w:delText>-oriented</w:delText>
        </w:r>
        <w:r w:rsidR="00DF57C2" w:rsidDel="00913E3E">
          <w:delText xml:space="preserve"> episodic </w:delText>
        </w:r>
        <w:r w:rsidR="00BC6BB4" w:rsidDel="00913E3E">
          <w:delText>imagery, i.e. the mental construction of specific future events</w:delText>
        </w:r>
        <w:r w:rsidR="001A70C8" w:rsidDel="00913E3E">
          <w:delText xml:space="preserve"> based on past experience</w:delText>
        </w:r>
        <w:r w:rsidR="00BC6BB4" w:rsidDel="00913E3E">
          <w:delText xml:space="preserve">, </w:delText>
        </w:r>
        <w:r w:rsidR="00773BC4" w:rsidDel="00913E3E">
          <w:delText xml:space="preserve">has been shown to </w:delText>
        </w:r>
        <w:r w:rsidR="00DF57C2" w:rsidDel="00913E3E">
          <w:delText>influence</w:delText>
        </w:r>
        <w:r w:rsidR="00773BC4" w:rsidDel="00913E3E">
          <w:delText xml:space="preserve"> </w:delText>
        </w:r>
        <w:r w:rsidR="000072DF" w:rsidDel="00913E3E">
          <w:delText xml:space="preserve">decisions, including </w:delText>
        </w:r>
        <w:r w:rsidR="00DF57C2" w:rsidDel="00913E3E">
          <w:delText>intertemporal choices</w:delText>
        </w:r>
        <w:r w:rsidR="00BC6BB4" w:rsidDel="00913E3E">
          <w:delText>.</w:delText>
        </w:r>
        <w:r w:rsidR="00DF57C2" w:rsidDel="00913E3E">
          <w:delText xml:space="preserve"> </w:delText>
        </w:r>
        <w:r w:rsidR="00BC6BB4" w:rsidDel="00913E3E">
          <w:delText xml:space="preserve">Stronger activity in this prospective memory network, including the </w:delText>
        </w:r>
        <w:r w:rsidR="00A83965" w:rsidDel="00913E3E">
          <w:delText>hippocampus</w:delText>
        </w:r>
        <w:r w:rsidR="00BC6BB4" w:rsidDel="00913E3E">
          <w:delText xml:space="preserve">, </w:delText>
        </w:r>
        <w:r w:rsidR="001A70C8" w:rsidDel="00913E3E">
          <w:delText xml:space="preserve">is associated with </w:delText>
        </w:r>
        <w:r w:rsidR="00BC6BB4" w:rsidDel="00913E3E">
          <w:delText>decrease</w:delText>
        </w:r>
        <w:r w:rsidR="001A70C8" w:rsidDel="00913E3E">
          <w:delText>d</w:delText>
        </w:r>
        <w:r w:rsidR="00BC6BB4" w:rsidDel="00913E3E">
          <w:delText xml:space="preserve"> temporal discounting of monetary rewards</w:delText>
        </w:r>
        <w:r w:rsidR="00DF57C2" w:rsidDel="00913E3E">
          <w:delText xml:space="preserve"> </w:delText>
        </w:r>
        <w:r w:rsidR="001749D3" w:rsidDel="00913E3E">
          <w:fldChar w:fldCharType="begin" w:fldLock="1"/>
        </w:r>
        <w:r w:rsidR="00FE6511" w:rsidDel="00913E3E">
          <w:del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delInstrText>
        </w:r>
        <w:r w:rsidR="001749D3" w:rsidDel="00913E3E">
          <w:fldChar w:fldCharType="separate"/>
        </w:r>
        <w:r w:rsidR="001749D3" w:rsidRPr="00E000C1" w:rsidDel="00913E3E">
          <w:rPr>
            <w:noProof/>
            <w:lang w:val="de-DE"/>
          </w:rPr>
          <w:delText>(Benoit, Gilbert, &amp; Burgess, 2011; Peters &amp; Büchel, 2010)</w:delText>
        </w:r>
        <w:r w:rsidR="001749D3" w:rsidDel="00913E3E">
          <w:fldChar w:fldCharType="end"/>
        </w:r>
        <w:r w:rsidR="00DF57C2" w:rsidRPr="00E000C1" w:rsidDel="00913E3E">
          <w:rPr>
            <w:lang w:val="de-DE"/>
          </w:rPr>
          <w:delText>.</w:delText>
        </w:r>
        <w:r w:rsidR="00037F0B" w:rsidRPr="00E000C1" w:rsidDel="00913E3E">
          <w:rPr>
            <w:lang w:val="de-DE"/>
          </w:rPr>
          <w:delText xml:space="preserve"> </w:delText>
        </w:r>
      </w:del>
      <w:r w:rsidR="00157314">
        <w:fldChar w:fldCharType="begin" w:fldLock="1"/>
      </w:r>
      <w:r w:rsidR="00FE6511">
        <w:rPr>
          <w:lang w:val="de-DE"/>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nd Shohamy (2012)", "previouslyFormattedCitation" : "(Wimmer &amp; Shohamy, 2012)" }, "properties" : { "noteIndex" : 0 }, "schema" : "https://github.com/citation-style-language/schema/raw/master/csl-citation.json" }</w:instrText>
      </w:r>
      <w:r w:rsidR="00157314">
        <w:fldChar w:fldCharType="separate"/>
      </w:r>
      <w:r w:rsidR="00157314" w:rsidRPr="00DE1275">
        <w:rPr>
          <w:noProof/>
          <w:lang w:val="de-DE"/>
        </w:rPr>
        <w:t xml:space="preserve">Wimmer </w:t>
      </w:r>
      <w:r w:rsidR="000072DF" w:rsidRPr="00DE1275">
        <w:rPr>
          <w:noProof/>
          <w:lang w:val="de-DE"/>
        </w:rPr>
        <w:t>and</w:t>
      </w:r>
      <w:r w:rsidR="00157314" w:rsidRPr="00DE1275">
        <w:rPr>
          <w:noProof/>
          <w:lang w:val="de-DE"/>
        </w:rPr>
        <w:t xml:space="preserve"> Shohamy (2012)</w:t>
      </w:r>
      <w:r w:rsidR="00157314">
        <w:fldChar w:fldCharType="end"/>
      </w:r>
      <w:r w:rsidR="00773BC4" w:rsidRPr="00DE1275">
        <w:rPr>
          <w:lang w:val="de-DE"/>
        </w:rPr>
        <w:t xml:space="preserve"> </w:t>
      </w:r>
      <w:proofErr w:type="spellStart"/>
      <w:r w:rsidR="00037F0B" w:rsidRPr="00DE1275">
        <w:rPr>
          <w:lang w:val="de-DE"/>
        </w:rPr>
        <w:t>showed</w:t>
      </w:r>
      <w:proofErr w:type="spellEnd"/>
      <w:r w:rsidR="00037F0B" w:rsidRPr="00DE1275">
        <w:rPr>
          <w:lang w:val="de-DE"/>
        </w:rPr>
        <w:t xml:space="preserve"> </w:t>
      </w:r>
      <w:proofErr w:type="spellStart"/>
      <w:r w:rsidR="00037F0B" w:rsidRPr="00DE1275">
        <w:rPr>
          <w:lang w:val="de-DE"/>
        </w:rPr>
        <w:t>i</w:t>
      </w:r>
      <w:r w:rsidR="001A70C8" w:rsidRPr="00DE1275">
        <w:rPr>
          <w:lang w:val="de-DE"/>
        </w:rPr>
        <w:t>nvolve</w:t>
      </w:r>
      <w:r w:rsidR="000072DF" w:rsidRPr="00DE1275">
        <w:rPr>
          <w:lang w:val="de-DE"/>
        </w:rPr>
        <w:t>ment</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he</w:t>
      </w:r>
      <w:proofErr w:type="spellEnd"/>
      <w:r w:rsidR="001A70C8" w:rsidRPr="00DE1275">
        <w:rPr>
          <w:lang w:val="de-DE"/>
        </w:rPr>
        <w:t xml:space="preserve"> </w:t>
      </w:r>
      <w:r w:rsidR="000072DF" w:rsidRPr="00DE1275">
        <w:rPr>
          <w:lang w:val="de-DE"/>
        </w:rPr>
        <w:t xml:space="preserve">MTL </w:t>
      </w:r>
      <w:r w:rsidR="001A70C8" w:rsidRPr="00DE1275">
        <w:rPr>
          <w:lang w:val="de-DE"/>
        </w:rPr>
        <w:t xml:space="preserve">in </w:t>
      </w:r>
      <w:proofErr w:type="spellStart"/>
      <w:r w:rsidR="001A70C8" w:rsidRPr="00DE1275">
        <w:rPr>
          <w:lang w:val="de-DE"/>
        </w:rPr>
        <w:t>the</w:t>
      </w:r>
      <w:proofErr w:type="spellEnd"/>
      <w:r w:rsidR="001A70C8" w:rsidRPr="00DE1275">
        <w:rPr>
          <w:lang w:val="de-DE"/>
        </w:rPr>
        <w:t xml:space="preserve"> </w:t>
      </w:r>
      <w:proofErr w:type="spellStart"/>
      <w:r w:rsidR="00037F0B" w:rsidRPr="00DE1275">
        <w:rPr>
          <w:lang w:val="de-DE"/>
        </w:rPr>
        <w:t>transfer</w:t>
      </w:r>
      <w:proofErr w:type="spellEnd"/>
      <w:r w:rsidR="00037F0B" w:rsidRPr="00DE1275">
        <w:rPr>
          <w:lang w:val="de-DE"/>
        </w:rPr>
        <w:t xml:space="preserve"> </w:t>
      </w:r>
      <w:proofErr w:type="spellStart"/>
      <w:r w:rsidR="001A70C8" w:rsidRPr="00DE1275">
        <w:rPr>
          <w:lang w:val="de-DE"/>
        </w:rPr>
        <w:t>of</w:t>
      </w:r>
      <w:proofErr w:type="spellEnd"/>
      <w:r w:rsidR="00037F0B" w:rsidRPr="00DE1275">
        <w:rPr>
          <w:lang w:val="de-DE"/>
        </w:rPr>
        <w:t xml:space="preserve"> </w:t>
      </w:r>
      <w:proofErr w:type="spellStart"/>
      <w:r w:rsidR="00037F0B" w:rsidRPr="00DE1275">
        <w:rPr>
          <w:lang w:val="de-DE"/>
        </w:rPr>
        <w:t>value</w:t>
      </w:r>
      <w:proofErr w:type="spellEnd"/>
      <w:r w:rsidR="00037F0B" w:rsidRPr="00DE1275">
        <w:rPr>
          <w:lang w:val="de-DE"/>
        </w:rPr>
        <w:t xml:space="preserve"> </w:t>
      </w:r>
      <w:proofErr w:type="spellStart"/>
      <w:r w:rsidR="00037F0B" w:rsidRPr="00DE1275">
        <w:rPr>
          <w:lang w:val="de-DE"/>
        </w:rPr>
        <w:t>of</w:t>
      </w:r>
      <w:proofErr w:type="spellEnd"/>
      <w:r w:rsidR="00037F0B" w:rsidRPr="00DE1275">
        <w:rPr>
          <w:lang w:val="de-DE"/>
        </w:rPr>
        <w:t xml:space="preserve"> </w:t>
      </w:r>
      <w:proofErr w:type="spellStart"/>
      <w:r w:rsidR="00037F0B" w:rsidRPr="00DE1275">
        <w:rPr>
          <w:lang w:val="de-DE"/>
        </w:rPr>
        <w:t>rewarded</w:t>
      </w:r>
      <w:proofErr w:type="spellEnd"/>
      <w:r w:rsidR="00037F0B" w:rsidRPr="00DE1275">
        <w:rPr>
          <w:lang w:val="de-DE"/>
        </w:rPr>
        <w:t xml:space="preserve"> </w:t>
      </w:r>
      <w:proofErr w:type="spellStart"/>
      <w:r w:rsidR="00037F0B" w:rsidRPr="00DE1275">
        <w:rPr>
          <w:lang w:val="de-DE"/>
        </w:rPr>
        <w:t>stimuli</w:t>
      </w:r>
      <w:proofErr w:type="spellEnd"/>
      <w:r w:rsidR="00037F0B" w:rsidRPr="00DE1275">
        <w:rPr>
          <w:lang w:val="de-DE"/>
        </w:rPr>
        <w:t xml:space="preserve"> </w:t>
      </w:r>
      <w:proofErr w:type="spellStart"/>
      <w:r w:rsidR="00037F0B" w:rsidRPr="00DE1275">
        <w:rPr>
          <w:lang w:val="de-DE"/>
        </w:rPr>
        <w:t>by</w:t>
      </w:r>
      <w:proofErr w:type="spellEnd"/>
      <w:r w:rsidR="00037F0B" w:rsidRPr="00DE1275">
        <w:rPr>
          <w:lang w:val="de-DE"/>
        </w:rPr>
        <w:t xml:space="preserve"> </w:t>
      </w:r>
      <w:proofErr w:type="spellStart"/>
      <w:r w:rsidR="00037F0B" w:rsidRPr="00DE1275">
        <w:rPr>
          <w:lang w:val="de-DE"/>
        </w:rPr>
        <w:t>associative</w:t>
      </w:r>
      <w:proofErr w:type="spellEnd"/>
      <w:r w:rsidR="00037F0B" w:rsidRPr="00DE1275">
        <w:rPr>
          <w:lang w:val="de-DE"/>
        </w:rPr>
        <w:t xml:space="preserve"> </w:t>
      </w:r>
      <w:proofErr w:type="spellStart"/>
      <w:r w:rsidR="00037F0B" w:rsidRPr="00DE1275">
        <w:rPr>
          <w:lang w:val="de-DE"/>
        </w:rPr>
        <w:t>learning</w:t>
      </w:r>
      <w:proofErr w:type="spellEnd"/>
      <w:r w:rsidR="00037F0B" w:rsidRPr="00DE1275">
        <w:rPr>
          <w:lang w:val="de-DE"/>
        </w:rPr>
        <w:t xml:space="preserve"> </w:t>
      </w:r>
      <w:proofErr w:type="spellStart"/>
      <w:r w:rsidR="00037F0B" w:rsidRPr="00DE1275">
        <w:rPr>
          <w:lang w:val="de-DE"/>
        </w:rPr>
        <w:t>and</w:t>
      </w:r>
      <w:proofErr w:type="spellEnd"/>
      <w:r w:rsidR="00037F0B" w:rsidRPr="00DE1275">
        <w:rPr>
          <w:lang w:val="de-DE"/>
        </w:rPr>
        <w:t xml:space="preserve"> </w:t>
      </w:r>
      <w:proofErr w:type="spellStart"/>
      <w:r w:rsidR="000072DF" w:rsidRPr="00DE1275">
        <w:rPr>
          <w:lang w:val="de-DE"/>
        </w:rPr>
        <w:t>the</w:t>
      </w:r>
      <w:proofErr w:type="spellEnd"/>
      <w:r w:rsidR="000072DF" w:rsidRPr="00DE1275">
        <w:rPr>
          <w:lang w:val="de-DE"/>
        </w:rPr>
        <w:t xml:space="preserve"> </w:t>
      </w:r>
      <w:proofErr w:type="spellStart"/>
      <w:r w:rsidR="000072DF" w:rsidRPr="00DE1275">
        <w:rPr>
          <w:lang w:val="de-DE"/>
        </w:rPr>
        <w:t>influence</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w:t>
      </w:r>
      <w:r w:rsidR="00037F0B" w:rsidRPr="00DE1275">
        <w:rPr>
          <w:lang w:val="de-DE"/>
        </w:rPr>
        <w:t>hese</w:t>
      </w:r>
      <w:proofErr w:type="spellEnd"/>
      <w:r w:rsidR="00037F0B" w:rsidRPr="00DE1275">
        <w:rPr>
          <w:lang w:val="de-DE"/>
        </w:rPr>
        <w:t xml:space="preserve"> </w:t>
      </w:r>
      <w:proofErr w:type="spellStart"/>
      <w:r w:rsidR="00037F0B" w:rsidRPr="00DE1275">
        <w:rPr>
          <w:lang w:val="de-DE"/>
        </w:rPr>
        <w:t>memory</w:t>
      </w:r>
      <w:proofErr w:type="spellEnd"/>
      <w:r w:rsidR="00037F0B" w:rsidRPr="00DE1275">
        <w:rPr>
          <w:lang w:val="de-DE"/>
        </w:rPr>
        <w:t xml:space="preserve"> </w:t>
      </w:r>
      <w:proofErr w:type="spellStart"/>
      <w:r w:rsidR="00037F0B" w:rsidRPr="00DE1275">
        <w:rPr>
          <w:lang w:val="de-DE"/>
        </w:rPr>
        <w:t>mechanisms</w:t>
      </w:r>
      <w:proofErr w:type="spellEnd"/>
      <w:r w:rsidR="00037F0B" w:rsidRPr="00DE1275">
        <w:rPr>
          <w:lang w:val="de-DE"/>
        </w:rPr>
        <w:t xml:space="preserve"> </w:t>
      </w:r>
      <w:r w:rsidR="000072DF" w:rsidRPr="00DE1275">
        <w:rPr>
          <w:lang w:val="de-DE"/>
        </w:rPr>
        <w:t>on</w:t>
      </w:r>
      <w:r w:rsidR="00037F0B" w:rsidRPr="00DE1275">
        <w:rPr>
          <w:lang w:val="de-DE"/>
        </w:rPr>
        <w:t xml:space="preserve"> </w:t>
      </w:r>
      <w:proofErr w:type="spellStart"/>
      <w:r w:rsidR="00037F0B" w:rsidRPr="00DE1275">
        <w:rPr>
          <w:lang w:val="de-DE"/>
        </w:rPr>
        <w:t>decisions</w:t>
      </w:r>
      <w:proofErr w:type="spellEnd"/>
      <w:r w:rsidR="00F97A3F" w:rsidRPr="00DE1275">
        <w:rPr>
          <w:lang w:val="de-DE"/>
        </w:rPr>
        <w:t xml:space="preserve">.  </w:t>
      </w:r>
      <w:r w:rsidR="00CE69A6">
        <w:t xml:space="preserve">A recent study </w:t>
      </w:r>
      <w:r w:rsidR="00773BC4">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14:paraId="19C179CD" w14:textId="77777777" w:rsidR="003E09B5" w:rsidRDefault="00913E3E" w:rsidP="007F471C">
      <w:pPr>
        <w:pStyle w:val="BodyText"/>
      </w:pPr>
      <w:ins w:id="51" w:author="Eric Johnson" w:date="2015-05-17T14:24:00Z">
        <w:r>
          <w:t xml:space="preserve">In this paper we show </w:t>
        </w:r>
      </w:ins>
      <w:r w:rsidR="000072DF">
        <w:t xml:space="preserve"> </w:t>
      </w:r>
      <w:r w:rsidR="00CD5447">
        <w:t xml:space="preserve"> that choice </w:t>
      </w:r>
      <w:ins w:id="52" w:author="Eric Johnson" w:date="2015-05-17T14:24:00Z">
        <w:r>
          <w:t xml:space="preserve">can </w:t>
        </w:r>
      </w:ins>
      <w:r w:rsidR="00CD5447">
        <w:t xml:space="preserve">impaired in individuals known to have memory encoding or retrieval deficiencies. </w:t>
      </w:r>
      <w:r w:rsidR="000072DF">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FE651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FE651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rsidR="000072DF">
        <w:t>whether</w:t>
      </w:r>
      <w:r w:rsidR="00773BC4">
        <w:t xml:space="preserve"> </w:t>
      </w:r>
      <w:r w:rsidR="00CD5447">
        <w:t xml:space="preserve">patients with hippocampal sclerosis </w:t>
      </w:r>
      <w:r w:rsidR="000072DF">
        <w:t xml:space="preserve">are </w:t>
      </w:r>
      <w:r w:rsidR="00CD5447">
        <w:t xml:space="preserve">impaired </w:t>
      </w:r>
      <w:r w:rsidR="000072DF">
        <w:t xml:space="preserve">in their </w:t>
      </w:r>
      <w:r w:rsidR="00CD5447">
        <w:t>preference construction.</w:t>
      </w:r>
    </w:p>
    <w:p w14:paraId="2E6A5D5A" w14:textId="77777777" w:rsidR="00913E3E" w:rsidRDefault="000072DF" w:rsidP="007F471C">
      <w:pPr>
        <w:rPr>
          <w:ins w:id="53" w:author="Eric Johnson" w:date="2015-05-17T14:29:00Z"/>
        </w:rPr>
      </w:pPr>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xml:space="preserve">.   </w:t>
      </w:r>
      <w:commentRangeStart w:id="54"/>
      <w:r w:rsidR="000E2D96">
        <w:t>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C  </w:t>
      </w:r>
      <w:r w:rsidR="001749D3">
        <w:fldChar w:fldCharType="begin" w:fldLock="1"/>
      </w:r>
      <w:r w:rsidR="00FE651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E651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w:t>
      </w:r>
      <w:del w:id="55" w:author="Eric Johnson" w:date="2015-05-17T14:29:00Z">
        <w:r w:rsidR="000E2D96" w:rsidDel="00913E3E">
          <w:delText xml:space="preserve"> One reason for focusing on transitivity is that it is </w:delText>
        </w:r>
        <w:r w:rsidR="00BE0EA4" w:rsidDel="00913E3E">
          <w:delText xml:space="preserve">central </w:delText>
        </w:r>
        <w:r w:rsidR="00C017A4" w:rsidDel="00913E3E">
          <w:delText>to</w:delText>
        </w:r>
        <w:r w:rsidR="00BE0EA4" w:rsidDel="00913E3E">
          <w:delText xml:space="preserve"> the General Axiom of Revealed Preference</w:delText>
        </w:r>
        <w:r w:rsidR="000E2D96" w:rsidDel="00913E3E">
          <w:delText xml:space="preserve"> </w:delText>
        </w:r>
        <w:r w:rsidR="00BE0EA4" w:rsidDel="00913E3E">
          <w:delText>and</w:delText>
        </w:r>
        <w:r w:rsidR="000E2D96" w:rsidDel="00913E3E">
          <w:delText xml:space="preserve"> is </w:delText>
        </w:r>
        <w:r w:rsidR="00773BC4" w:rsidDel="00913E3E">
          <w:delText xml:space="preserve">a </w:delText>
        </w:r>
        <w:r w:rsidR="000E2D96" w:rsidDel="00913E3E">
          <w:delText>necessary and sufficient</w:delText>
        </w:r>
        <w:r w:rsidR="00773BC4" w:rsidDel="00913E3E">
          <w:delText xml:space="preserve"> condition</w:delText>
        </w:r>
        <w:r w:rsidR="000E2D96" w:rsidDel="00913E3E">
          <w:delText xml:space="preserve"> for value </w:delText>
        </w:r>
        <w:r w:rsidR="006F120B" w:rsidDel="00913E3E">
          <w:delText>maximization</w:delText>
        </w:r>
        <w:r w:rsidR="00E07CF7" w:rsidDel="00913E3E">
          <w:delText xml:space="preserve"> </w:delText>
        </w:r>
        <w:r w:rsidR="001749D3" w:rsidDel="00913E3E">
          <w:fldChar w:fldCharType="begin" w:fldLock="1"/>
        </w:r>
        <w:r w:rsidR="00FE6511" w:rsidDel="00913E3E">
          <w:del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delInstrText>
        </w:r>
        <w:r w:rsidR="001749D3" w:rsidDel="00913E3E">
          <w:fldChar w:fldCharType="separate"/>
        </w:r>
        <w:r w:rsidR="001749D3" w:rsidRPr="001749D3" w:rsidDel="00913E3E">
          <w:rPr>
            <w:noProof/>
          </w:rPr>
          <w:delText>(Houthakker, 1950)</w:delText>
        </w:r>
        <w:r w:rsidR="001749D3" w:rsidDel="00913E3E">
          <w:fldChar w:fldCharType="end"/>
        </w:r>
        <w:r w:rsidR="006F120B" w:rsidDel="00913E3E">
          <w:delText>.</w:delText>
        </w:r>
        <w:r w:rsidR="00BE0EA4" w:rsidDel="00913E3E">
          <w:delText xml:space="preserve"> </w:delText>
        </w:r>
      </w:del>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ce patterns to transitive ones</w:t>
      </w:r>
      <w:r w:rsidR="00D808E4">
        <w:t xml:space="preserve"> </w:t>
      </w:r>
      <w:r w:rsidR="00773BC4">
        <w:t>when confronted with their intransitive choices</w:t>
      </w:r>
      <w:r w:rsidR="00383A71">
        <w:t xml:space="preserve"> </w:t>
      </w:r>
      <w:r w:rsidR="001749D3">
        <w:fldChar w:fldCharType="begin" w:fldLock="1"/>
      </w:r>
      <w:r w:rsidR="00FE651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w:t>
      </w:r>
      <w:commentRangeEnd w:id="54"/>
      <w:r w:rsidR="00E6065B">
        <w:rPr>
          <w:rStyle w:val="CommentReference"/>
        </w:rPr>
        <w:commentReference w:id="54"/>
      </w:r>
    </w:p>
    <w:p w14:paraId="418C2228" w14:textId="77777777" w:rsidR="0062772B" w:rsidRDefault="00C75384" w:rsidP="007F471C">
      <w:pPr>
        <w:pStyle w:val="BodyText"/>
      </w:pPr>
      <w:ins w:id="56" w:author="Eric Johnson" w:date="2015-05-17T14:47:00Z">
        <w:r>
          <w:lastRenderedPageBreak/>
          <w:t xml:space="preserve">Consistent with the idea that prefrontal areas are involved in the value network, intransitivity have been use to establish  </w:t>
        </w:r>
      </w:ins>
      <w:r w:rsidR="00582DD2">
        <w:t>P</w:t>
      </w:r>
      <w:r w:rsidR="0062772B">
        <w:t xml:space="preserve">atients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rsidR="00582DD2">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FE651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14:paraId="380737EA" w14:textId="77777777" w:rsidR="00597354" w:rsidRDefault="00527F5C" w:rsidP="007F471C">
      <w:pPr>
        <w:pStyle w:val="BodyText"/>
        <w:rPr>
          <w:ins w:id="57" w:author="Eric Johnson" w:date="2015-05-17T14:51:00Z"/>
        </w:rPr>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14:paraId="07F8EE9E" w14:textId="77777777" w:rsidR="00C75384" w:rsidRDefault="00C75384" w:rsidP="00E6065B">
      <w:pPr>
        <w:rPr>
          <w:ins w:id="58" w:author="Eric Johnson" w:date="2015-05-17T14:51:00Z"/>
        </w:rPr>
      </w:pPr>
      <w:commentRangeStart w:id="59"/>
      <w:ins w:id="60" w:author="Eric Johnson" w:date="2015-05-17T14:51:00Z">
        <w:r>
          <w:t>We note that this paradigm is related to, but distinct from two others:   First, it has been argued that intransitivity can be interpreted as evidence for specific choice heuristics incompatible with utility maximization</w:t>
        </w:r>
      </w:ins>
      <w:ins w:id="61" w:author="Eric Johnson" w:date="2015-05-23T09:27:00Z">
        <w:r w:rsidR="001F3831">
          <w:t xml:space="preserve">  (</w:t>
        </w:r>
        <w:proofErr w:type="spellStart"/>
        <w:r w:rsidR="001F3831">
          <w:t>Tversky</w:t>
        </w:r>
        <w:proofErr w:type="spellEnd"/>
        <w:r w:rsidR="001F3831">
          <w:t xml:space="preserve">, 1969, but see also </w:t>
        </w:r>
        <w:r w:rsidR="001F3831">
          <w:fldChar w:fldCharType="begin" w:fldLock="1"/>
        </w:r>
        <w:r w:rsidR="001F383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1F3831">
          <w:fldChar w:fldCharType="separate"/>
        </w:r>
        <w:r w:rsidR="001F3831" w:rsidRPr="006E681B">
          <w:rPr>
            <w:noProof/>
          </w:rPr>
          <w:t>Regenwetter, Dana, Davis-Stober, &amp; Guo, 2011)</w:t>
        </w:r>
        <w:r w:rsidR="001F3831">
          <w:fldChar w:fldCharType="end"/>
        </w:r>
      </w:ins>
      <w:ins w:id="62" w:author="Eric Johnson" w:date="2015-05-17T14:51:00Z">
        <w:r>
          <w:t xml:space="preserve">.    Here we simply suggest that intransitivity reflects the inability of decision makers to produce a stable representation of the value for the options.   Second, prior research has implicated the hippocampus in construction of transitive inference by requiring respondents with lesions to construct transitive triples from pairs of given premises.  However that work differs in two important ways:   First the bases of these </w:t>
        </w:r>
        <w:proofErr w:type="spellStart"/>
        <w:r>
          <w:t>judgements</w:t>
        </w:r>
        <w:proofErr w:type="spellEnd"/>
        <w:r>
          <w:t xml:space="preserve"> are preferences, not given premises, and second, the intransitive </w:t>
        </w:r>
        <w:proofErr w:type="spellStart"/>
        <w:r>
          <w:t>prefernces</w:t>
        </w:r>
        <w:proofErr w:type="spellEnd"/>
        <w:r>
          <w:t xml:space="preserve"> are inferred from the </w:t>
        </w:r>
        <w:proofErr w:type="gramStart"/>
        <w:r>
          <w:t>respondents</w:t>
        </w:r>
        <w:proofErr w:type="gramEnd"/>
        <w:r>
          <w:t xml:space="preserve"> choices, and not presented to them.</w:t>
        </w:r>
      </w:ins>
      <w:commentRangeEnd w:id="59"/>
      <w:ins w:id="63" w:author="Eric Johnson" w:date="2015-05-17T14:52:00Z">
        <w:r>
          <w:rPr>
            <w:rStyle w:val="CommentReference"/>
          </w:rPr>
          <w:commentReference w:id="59"/>
        </w:r>
      </w:ins>
    </w:p>
    <w:p w14:paraId="73E6D85F" w14:textId="77777777" w:rsidR="00C75384" w:rsidRDefault="00C75384" w:rsidP="007F471C">
      <w:pPr>
        <w:pStyle w:val="BodyText"/>
      </w:pPr>
    </w:p>
    <w:p w14:paraId="7A079E75"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lastRenderedPageBreak/>
        <w:t xml:space="preserve">Methods </w:t>
      </w:r>
    </w:p>
    <w:p w14:paraId="1156E8B7" w14:textId="77777777" w:rsidR="006F718C" w:rsidRDefault="00E6065B" w:rsidP="007F471C">
      <w:ins w:id="65" w:author="Eric Johnson" w:date="2015-05-17T14:52:00Z">
        <w:r w:rsidRPr="00E6065B">
          <w:t>A total of 91 respondents participated.</w:t>
        </w:r>
        <w:r>
          <w:t xml:space="preserve"> </w:t>
        </w:r>
      </w:ins>
      <w:r w:rsidR="006F718C" w:rsidRPr="006F718C">
        <w:t xml:space="preserve">Thirty-one patients </w:t>
      </w:r>
      <w:r w:rsidR="00711A77">
        <w:t xml:space="preserve">suffering from mesial temporal lobe epilepsy </w:t>
      </w:r>
      <w:r w:rsidR="006F718C"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n</w:t>
      </w:r>
      <w:proofErr w:type="spellEnd"/>
      <w:r w:rsidR="003F068E">
        <w:t>=14;right:n=8) or bilateral (n=9)</w:t>
      </w:r>
      <w:r w:rsidR="006F718C" w:rsidRPr="006F718C">
        <w:t xml:space="preserve"> hippocampal sclerosis from the </w:t>
      </w:r>
      <w:proofErr w:type="spellStart"/>
      <w:r w:rsidR="006F718C" w:rsidRPr="006F718C">
        <w:t>presurgical</w:t>
      </w:r>
      <w:proofErr w:type="spellEnd"/>
      <w:r w:rsidR="006F718C" w:rsidRPr="006F718C">
        <w:t xml:space="preserve"> program at the Department of </w:t>
      </w:r>
      <w:proofErr w:type="spellStart"/>
      <w:r w:rsidR="006F718C" w:rsidRPr="006F718C">
        <w:t>Epileptology</w:t>
      </w:r>
      <w:proofErr w:type="spellEnd"/>
      <w:r w:rsidR="006F718C" w:rsidRPr="006F718C">
        <w:t xml:space="preserve"> in Bonn were included in the study (MTL). </w:t>
      </w:r>
      <w:r w:rsidR="00527F5C">
        <w:t xml:space="preserve">Two </w:t>
      </w:r>
      <w:r w:rsidR="006F718C" w:rsidRPr="006F718C">
        <w:t>control groups</w:t>
      </w:r>
      <w:r w:rsidR="00527F5C">
        <w:t xml:space="preserve"> consisted of</w:t>
      </w:r>
      <w:r w:rsidR="006F718C" w:rsidRPr="006F718C">
        <w:t xml:space="preserve"> thirty patients with </w:t>
      </w:r>
      <w:proofErr w:type="spellStart"/>
      <w:r w:rsidR="006F718C" w:rsidRPr="006F718C">
        <w:t>extratemporal</w:t>
      </w:r>
      <w:proofErr w:type="spellEnd"/>
      <w:r w:rsidR="006F718C" w:rsidRPr="006F718C">
        <w:t xml:space="preserve"> lobe epilepsy (ETL) and thirty healthy control subjects (CON)</w:t>
      </w:r>
      <w:r w:rsidR="00527F5C">
        <w:t>, respectively</w:t>
      </w:r>
      <w:r w:rsidR="007C22EB">
        <w:t xml:space="preserve"> (please see </w:t>
      </w:r>
      <w:proofErr w:type="spellStart"/>
      <w:r w:rsidR="007C22EB">
        <w:t>Supplemantary</w:t>
      </w:r>
      <w:proofErr w:type="spellEnd"/>
      <w:r w:rsidR="007C22EB">
        <w:t xml:space="preserve"> Material for data cleaning procedures)</w:t>
      </w:r>
      <w:r w:rsidR="006F718C" w:rsidRPr="006F718C">
        <w:t xml:space="preserve">. </w:t>
      </w:r>
      <w:r w:rsidR="00C067B5">
        <w:t xml:space="preserve">The three groups did not differ with respect to age or gender (see Table </w:t>
      </w:r>
      <w:r w:rsidR="0003233C">
        <w:t xml:space="preserve">S1 </w:t>
      </w:r>
      <w:r w:rsidR="00C067B5">
        <w:t>for details).</w:t>
      </w:r>
    </w:p>
    <w:p w14:paraId="4E2A71D9" w14:textId="77777777" w:rsidR="006F718C" w:rsidRPr="00DE1275" w:rsidRDefault="00E6065B" w:rsidP="007F471C">
      <w:pPr>
        <w:pStyle w:val="Heading1"/>
        <w:rPr>
          <w:rFonts w:ascii="Times New Roman" w:hAnsi="Times New Roman" w:cs="Times New Roman"/>
          <w:color w:val="auto"/>
        </w:rPr>
      </w:pPr>
      <w:ins w:id="66" w:author="Eric Johnson" w:date="2015-05-17T14:54:00Z">
        <w:r>
          <w:rPr>
            <w:rFonts w:ascii="Times New Roman" w:hAnsi="Times New Roman" w:cs="Times New Roman"/>
            <w:color w:val="auto"/>
          </w:rPr>
          <w:t>Experiment</w:t>
        </w:r>
      </w:ins>
    </w:p>
    <w:p w14:paraId="4D5E629B" w14:textId="77777777"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nd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38F9A6CE" w14:textId="77777777" w:rsidR="006F718C" w:rsidRDefault="006F718C" w:rsidP="007F471C"/>
    <w:p w14:paraId="5C810626" w14:textId="77777777" w:rsidR="002612C9" w:rsidRDefault="00E16226" w:rsidP="00E16226">
      <w:pPr>
        <w:jc w:val="center"/>
      </w:pPr>
      <w:r>
        <w:t>-------- Figure 1 --------</w:t>
      </w:r>
    </w:p>
    <w:p w14:paraId="5CD5CD6C" w14:textId="77777777" w:rsidR="006F3C37" w:rsidRDefault="006F4354" w:rsidP="007F471C">
      <w:r>
        <w:t xml:space="preserve"> </w:t>
      </w:r>
    </w:p>
    <w:p w14:paraId="11369E79" w14:textId="77777777" w:rsidR="008C7EE0" w:rsidRDefault="00A45389" w:rsidP="007517B9">
      <w:r>
        <w:lastRenderedPageBreak/>
        <w:t>A triplet was marked as indicating intransitivity either if A was chosen over B and B was chosen over C yet C was chosen over A or if B was chose</w:t>
      </w:r>
      <w:r w:rsidR="00E77D08">
        <w:t>n over</w:t>
      </w:r>
      <w:r>
        <w:t xml:space="preserve"> A and C was chosen over B yet A was chosen over C</w:t>
      </w:r>
      <w:ins w:id="67" w:author="Ayse Zeynep Enkavi" w:date="2014-06-17T07:06:00Z">
        <w:r w:rsidR="00470A2A">
          <w:t xml:space="preserve"> </w:t>
        </w:r>
      </w:ins>
      <w:ins w:id="68" w:author="Ayse Zeynep Enkavi" w:date="2014-06-17T07:07:00Z">
        <w:r w:rsidR="00470A2A">
          <w:fldChar w:fldCharType="begin" w:fldLock="1"/>
        </w:r>
      </w:ins>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470A2A">
        <w:fldChar w:fldCharType="separate"/>
      </w:r>
      <w:r w:rsidR="00470A2A" w:rsidRPr="00470A2A">
        <w:rPr>
          <w:noProof/>
        </w:rPr>
        <w:t>(Tversky, 1969)</w:t>
      </w:r>
      <w:ins w:id="69" w:author="Ayse Zeynep Enkavi" w:date="2014-06-17T07:07:00Z">
        <w:r w:rsidR="00470A2A">
          <w:fldChar w:fldCharType="end"/>
        </w:r>
      </w:ins>
      <w:r w:rsidR="00861A66">
        <w:t>:</w:t>
      </w:r>
    </w:p>
    <w:p w14:paraId="776A538E" w14:textId="77777777" w:rsidR="008C7EE0" w:rsidRPr="008C7EE0" w:rsidRDefault="008C7EE0" w:rsidP="008C7EE0">
      <w:pPr>
        <w:ind w:firstLine="0"/>
      </w:pPr>
      <m:oMathPara>
        <m:oMath>
          <m:r>
            <w:rPr>
              <w:rFonts w:ascii="Cambria Math" w:hAnsi="Cambria Math"/>
            </w:rPr>
            <m:t xml:space="preserve">A ≳B and B≳C and C≳A </m:t>
          </m:r>
        </m:oMath>
      </m:oMathPara>
    </w:p>
    <w:p w14:paraId="4514795A" w14:textId="77777777" w:rsidR="008C7EE0" w:rsidRDefault="008C7EE0" w:rsidP="008C7EE0">
      <w:pPr>
        <w:ind w:firstLine="0"/>
        <w:jc w:val="center"/>
      </w:pPr>
      <w:r>
        <w:t>or</w:t>
      </w:r>
    </w:p>
    <w:p w14:paraId="3D805AD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028FE10" w14:textId="77777777" w:rsidR="0062504E" w:rsidRPr="000F1903" w:rsidRDefault="001E5574" w:rsidP="000F1903">
      <w:pPr>
        <w:pStyle w:val="Heading1"/>
        <w:rPr>
          <w:rFonts w:ascii="Times New Roman" w:hAnsi="Times New Roman" w:cs="Times New Roman"/>
          <w:color w:val="auto"/>
        </w:rPr>
      </w:pPr>
      <w:ins w:id="70" w:author="Ayse Zeynep Enkavi" w:date="2014-06-17T06:53:00Z">
        <w:r>
          <w:tab/>
        </w:r>
      </w:ins>
      <w:bookmarkStart w:id="71" w:name="_GoBack"/>
      <w:bookmarkEnd w:id="71"/>
      <w:r w:rsidR="0062504E" w:rsidRPr="000F1903">
        <w:rPr>
          <w:rFonts w:ascii="Times New Roman" w:hAnsi="Times New Roman" w:cs="Times New Roman"/>
          <w:color w:val="auto"/>
        </w:rPr>
        <w:t xml:space="preserve">Results </w:t>
      </w:r>
    </w:p>
    <w:p w14:paraId="3FA76223" w14:textId="77777777"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w:t>
      </w:r>
      <w:ins w:id="72" w:author="Ayse Zeynep Enkavi" w:date="2015-02-11T21:50:00Z">
        <w:r w:rsidR="00646FB4">
          <w:t xml:space="preserve"> in the preference task </w:t>
        </w:r>
      </w:ins>
      <w:ins w:id="73" w:author="Ayse Zeynep Enkavi" w:date="2015-02-11T21:51:00Z">
        <w:r w:rsidR="00646FB4">
          <w:t>compared to the control task</w:t>
        </w:r>
      </w:ins>
      <w:r w:rsidRPr="00C067B5">
        <w:t xml:space="preserve"> (</w:t>
      </w:r>
      <w:r w:rsidR="002612C9">
        <w:t>Fig. 2</w:t>
      </w:r>
      <w:r>
        <w:t xml:space="preserve">; </w:t>
      </w:r>
      <w:r w:rsidR="00A45389">
        <w:t>mean percentages</w:t>
      </w:r>
      <w:ins w:id="74" w:author="Ayse Zeynep Enkavi" w:date="2015-02-11T21:51:00Z">
        <w:r w:rsidR="00646FB4">
          <w:t xml:space="preserve"> for the preference task</w:t>
        </w:r>
      </w:ins>
      <w:r w:rsidR="00A45389">
        <w:t xml:space="preserve">: </w:t>
      </w:r>
      <w:r w:rsidRPr="00C067B5">
        <w:t>MTL: 6.</w:t>
      </w:r>
      <w:ins w:id="75" w:author="Ayse Zeynep Enkavi" w:date="2015-02-11T21:46:00Z">
        <w:r w:rsidR="00452CCE">
          <w:t>07</w:t>
        </w:r>
      </w:ins>
      <w:r w:rsidRPr="00C067B5">
        <w:t xml:space="preserve">%; ETL: </w:t>
      </w:r>
      <w:r w:rsidR="00157314">
        <w:t>3</w:t>
      </w:r>
      <w:r w:rsidRPr="00C067B5">
        <w:t>.</w:t>
      </w:r>
      <w:ins w:id="76" w:author="Ayse Zeynep Enkavi" w:date="2015-02-11T21:49:00Z">
        <w:r w:rsidR="00646FB4">
          <w:t>3</w:t>
        </w:r>
      </w:ins>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w:t>
      </w:r>
      <w:ins w:id="77" w:author="Ayse Zeynep Enkavi" w:date="2015-02-11T21:49:00Z">
        <w:r w:rsidR="00646FB4">
          <w:t>72</w:t>
        </w:r>
      </w:ins>
      <w:r w:rsidR="00A45389">
        <w:t xml:space="preserve">%; CON: </w:t>
      </w:r>
      <w:r w:rsidR="00210033">
        <w:t>2.94</w:t>
      </w:r>
      <w:r w:rsidR="00A45389">
        <w:t>%</w:t>
      </w:r>
      <w:ins w:id="78" w:author="Ayse Zeynep Enkavi" w:date="2015-02-11T21:44:00Z">
        <w:r w:rsidR="00452CCE">
          <w:t>;</w:t>
        </w:r>
      </w:ins>
      <w:ins w:id="79" w:author="Ayse Zeynep Enkavi" w:date="2015-02-11T21:54:00Z">
        <w:r w:rsidR="00646FB4">
          <w:t xml:space="preserve"> mean percentages for the control task: MTL</w:t>
        </w:r>
      </w:ins>
      <w:ins w:id="80" w:author="Ayse Zeynep Enkavi" w:date="2015-02-11T21:55:00Z">
        <w:r w:rsidR="00646FB4">
          <w:t>: 0.50 %; ETL: 1.00%; CON: 0.14%, median percentages: MTL:</w:t>
        </w:r>
      </w:ins>
      <w:ins w:id="81" w:author="Ayse Zeynep Enkavi" w:date="2015-02-11T21:56:00Z">
        <w:r w:rsidR="00646FB4">
          <w:t xml:space="preserve"> 0.36%</w:t>
        </w:r>
      </w:ins>
      <w:ins w:id="82" w:author="Ayse Zeynep Enkavi" w:date="2015-02-11T21:55:00Z">
        <w:r w:rsidR="00646FB4">
          <w:t>; ETL</w:t>
        </w:r>
      </w:ins>
      <w:ins w:id="83" w:author="Ayse Zeynep Enkavi" w:date="2015-02-11T21:56:00Z">
        <w:r w:rsidR="00646FB4">
          <w:t>: 0.00%</w:t>
        </w:r>
      </w:ins>
      <w:ins w:id="84" w:author="Ayse Zeynep Enkavi" w:date="2015-02-11T21:55:00Z">
        <w:r w:rsidR="00646FB4">
          <w:t>; CON:</w:t>
        </w:r>
      </w:ins>
      <w:ins w:id="85" w:author="Ayse Zeynep Enkavi" w:date="2015-02-11T21:56:00Z">
        <w:r w:rsidR="00646FB4">
          <w:t xml:space="preserve"> 0.04%</w:t>
        </w:r>
      </w:ins>
      <w:r w:rsidRPr="00C067B5">
        <w:t xml:space="preserve"> </w:t>
      </w:r>
      <w:ins w:id="86" w:author="Ayse Zeynep Enkavi" w:date="2015-02-11T21:55:00Z">
        <w:r w:rsidR="00646FB4">
          <w:t xml:space="preserve">; </w:t>
        </w:r>
      </w:ins>
      <w:ins w:id="87" w:author="Ayse Zeynep Enkavi" w:date="2015-02-11T21:44:00Z">
        <w:r w:rsidR="00452CCE">
          <w:t>linear mixed model with orthogonal contrasts</w:t>
        </w:r>
      </w:ins>
      <w:ins w:id="88" w:author="Ayse Zeynep Enkavi" w:date="2015-02-11T21:51:00Z">
        <w:r w:rsidR="00646FB4">
          <w:t xml:space="preserve"> </w:t>
        </w:r>
      </w:ins>
      <w:ins w:id="89" w:author="Ayse Zeynep Enkavi" w:date="2015-02-11T21:57:00Z">
        <w:r w:rsidR="00646FB4">
          <w:t xml:space="preserve">group task </w:t>
        </w:r>
      </w:ins>
      <w:ins w:id="90" w:author="Ayse Zeynep Enkavi" w:date="2015-02-11T21:51:00Z">
        <w:r w:rsidR="00646FB4">
          <w:t>interaction</w:t>
        </w:r>
      </w:ins>
      <w:r w:rsidRPr="00C067B5">
        <w:t xml:space="preserve"> </w:t>
      </w:r>
      <w:ins w:id="91" w:author="Ayse Zeynep Enkavi" w:date="2015-02-11T21:51:00Z">
        <w:r w:rsidR="00646FB4">
          <w:t xml:space="preserve">b = </w:t>
        </w:r>
      </w:ins>
      <w:ins w:id="92" w:author="Ayse Zeynep Enkavi" w:date="2015-02-11T21:53:00Z">
        <w:r w:rsidR="00646FB4">
          <w:t xml:space="preserve">– 0.06, t(91) = –2.98, </w:t>
        </w:r>
      </w:ins>
      <w:r w:rsidRPr="00C067B5">
        <w:t>p</w:t>
      </w:r>
      <w:ins w:id="93" w:author="Ayse Zeynep Enkavi" w:date="2015-02-11T21:53:00Z">
        <w:r w:rsidR="00646FB4">
          <w:t xml:space="preserve"> = </w:t>
        </w:r>
      </w:ins>
      <w:r w:rsidRPr="00C067B5">
        <w:t>0.00</w:t>
      </w:r>
      <w:ins w:id="94" w:author="Ayse Zeynep Enkavi" w:date="2015-02-11T21:53:00Z">
        <w:r w:rsidR="00646FB4">
          <w:t>4</w:t>
        </w:r>
      </w:ins>
      <w:r w:rsidRPr="00C067B5">
        <w:t xml:space="preserve">). </w:t>
      </w:r>
      <w:r w:rsidR="00A055BC">
        <w:t xml:space="preserve">The </w:t>
      </w:r>
      <w:ins w:id="95" w:author="Ayse Zeynep Enkavi" w:date="2015-02-11T21:57:00Z">
        <w:r w:rsidR="00F03147">
          <w:t>difference between</w:t>
        </w:r>
      </w:ins>
      <w:ins w:id="96" w:author="Ayse Zeynep Enkavi" w:date="2015-02-11T21:58:00Z">
        <w:r w:rsidR="00F03147">
          <w:t xml:space="preserve"> degree of intransitivity between</w:t>
        </w:r>
      </w:ins>
      <w:ins w:id="97" w:author="Ayse Zeynep Enkavi" w:date="2015-02-11T21:57:00Z">
        <w:r w:rsidR="00F03147">
          <w:t xml:space="preserve"> the preference and control task</w:t>
        </w:r>
      </w:ins>
      <w:ins w:id="98" w:author="Ayse Zeynep Enkavi" w:date="2015-02-11T21:59:00Z">
        <w:r w:rsidR="00F03147">
          <w:t xml:space="preserve"> did not differ significantly</w:t>
        </w:r>
      </w:ins>
      <w:ins w:id="99" w:author="Ayse Zeynep Enkavi" w:date="2015-02-11T21:57:00Z">
        <w:r w:rsidR="00F03147">
          <w:t xml:space="preserve"> </w:t>
        </w:r>
      </w:ins>
      <w:ins w:id="100" w:author="Ayse Zeynep Enkavi" w:date="2015-02-11T21:58:00Z">
        <w:r w:rsidR="00F03147">
          <w:t>between the</w:t>
        </w:r>
      </w:ins>
      <w:ins w:id="101" w:author="Ayse Zeynep Enkavi" w:date="2015-02-11T21:57:00Z">
        <w:r w:rsidR="00F03147">
          <w:t xml:space="preserve"> </w:t>
        </w:r>
      </w:ins>
      <w:r w:rsidR="00A055BC">
        <w:t>two control group</w:t>
      </w:r>
      <w:ins w:id="102" w:author="Ayse Zeynep Enkavi" w:date="2015-02-11T21:59:00Z">
        <w:r w:rsidR="00F03147">
          <w:t>s</w:t>
        </w:r>
      </w:ins>
      <w:r w:rsidR="00A055BC">
        <w:t xml:space="preserve"> </w:t>
      </w:r>
      <w:ins w:id="103" w:author="Ayse Zeynep Enkavi" w:date="2015-02-11T21:59:00Z">
        <w:r w:rsidR="00F03147">
          <w:t>(linear mixed model with orthogonal contrasts group task interaction</w:t>
        </w:r>
        <w:r w:rsidR="00F03147" w:rsidRPr="00C067B5">
          <w:t xml:space="preserve"> </w:t>
        </w:r>
        <w:r w:rsidR="00F03147">
          <w:t xml:space="preserve">b = – 0.04, t(91) = 0.97, </w:t>
        </w:r>
        <w:r w:rsidR="00F03147" w:rsidRPr="00C067B5">
          <w:t>p</w:t>
        </w:r>
        <w:r w:rsidR="00F03147">
          <w:t xml:space="preserve"> = </w:t>
        </w:r>
        <w:r w:rsidR="00F03147" w:rsidRPr="00C067B5">
          <w:t>0.</w:t>
        </w:r>
        <w:r w:rsidR="00F03147">
          <w:t>333</w:t>
        </w:r>
      </w:ins>
      <w:ins w:id="104" w:author="Ayse Zeynep Enkavi" w:date="2015-02-11T22:01:00Z">
        <w:r w:rsidR="00F03147">
          <w:t>).</w:t>
        </w:r>
      </w:ins>
      <w:ins w:id="105" w:author="Ayse Zeynep Enkavi" w:date="2015-02-11T22:05:00Z">
        <w:r w:rsidR="00F03147">
          <w:t xml:space="preserve"> </w:t>
        </w:r>
      </w:ins>
    </w:p>
    <w:p w14:paraId="136CA6A5" w14:textId="77777777" w:rsidR="001D3730" w:rsidRDefault="001D3730" w:rsidP="007F471C"/>
    <w:p w14:paraId="4A41C635" w14:textId="77777777" w:rsidR="00C067B5" w:rsidRDefault="00E16226" w:rsidP="00E16226">
      <w:pPr>
        <w:jc w:val="center"/>
      </w:pPr>
      <w:commentRangeStart w:id="106"/>
      <w:r w:rsidRPr="00DE1275">
        <w:rPr>
          <w:noProof/>
          <w:lang w:eastAsia="de-DE"/>
        </w:rPr>
        <w:t>------ Figure 2 -------</w:t>
      </w:r>
      <w:commentRangeEnd w:id="106"/>
      <w:r w:rsidR="00452CCE">
        <w:rPr>
          <w:rStyle w:val="CommentReference"/>
        </w:rPr>
        <w:commentReference w:id="106"/>
      </w:r>
    </w:p>
    <w:p w14:paraId="585DB6EB" w14:textId="77777777" w:rsidR="00E16226" w:rsidRDefault="00E16226" w:rsidP="007F471C"/>
    <w:p w14:paraId="1E3F4325" w14:textId="77777777" w:rsidR="00D147E2" w:rsidRDefault="00847E24" w:rsidP="007F471C">
      <w:ins w:id="107" w:author="Ayse Zeynep Enkavi" w:date="2014-06-17T07:19:00Z">
        <w:r>
          <w:t>We hypot</w:t>
        </w:r>
      </w:ins>
      <w:ins w:id="108" w:author="Ayse Zeynep Enkavi" w:date="2014-06-17T07:20:00Z">
        <w:r>
          <w:t>hesized</w:t>
        </w:r>
      </w:ins>
      <w:r w:rsidR="00B5135A">
        <w:t xml:space="preserve"> that hippocampal retrieval of associations acquired </w:t>
      </w:r>
      <w:ins w:id="109" w:author="Ayse Zeynep Enkavi" w:date="2014-06-17T07:21:00Z">
        <w:r>
          <w:t xml:space="preserve">through past experiences with candy bars </w:t>
        </w:r>
      </w:ins>
      <w:r w:rsidR="00B5135A">
        <w:t>was used in preference construction and choice</w:t>
      </w:r>
      <w:ins w:id="110" w:author="Ayse Zeynep Enkavi" w:date="2014-06-17T07:21:00Z">
        <w:r>
          <w:t>.</w:t>
        </w:r>
      </w:ins>
      <w:r w:rsidR="00B5135A">
        <w:t xml:space="preserve"> </w:t>
      </w:r>
      <w:ins w:id="111" w:author="Ayse Zeynep Enkavi" w:date="2015-05-24T12:09:00Z">
        <w:r w:rsidR="000F1903">
          <w:t xml:space="preserve">For a random group of participants (see SOM for details) </w:t>
        </w:r>
      </w:ins>
      <w:ins w:id="112" w:author="Ayse Zeynep Enkavi" w:date="2015-05-24T12:10:00Z">
        <w:r w:rsidR="000F1903">
          <w:t>w</w:t>
        </w:r>
      </w:ins>
      <w:ins w:id="113" w:author="Eric Johnson" w:date="2015-05-23T09:08:00Z">
        <w:r w:rsidR="004E47E4">
          <w:t>e correlated</w:t>
        </w:r>
      </w:ins>
      <w:ins w:id="114" w:author="Ayse Zeynep Enkavi" w:date="2014-06-17T07:21:00Z">
        <w:r>
          <w:t xml:space="preserve"> </w:t>
        </w:r>
      </w:ins>
      <w:r w:rsidR="00B5135A">
        <w:t>t</w:t>
      </w:r>
      <w:r w:rsidR="00C067B5" w:rsidRPr="00C067B5">
        <w:t xml:space="preserve">he ratio of compromised hippocampal volume to total volume with the </w:t>
      </w:r>
      <w:r w:rsidR="00302D3B">
        <w:t>percentage</w:t>
      </w:r>
      <w:r w:rsidR="00C067B5" w:rsidRPr="00C067B5">
        <w:t xml:space="preserve"> of </w:t>
      </w:r>
      <w:r w:rsidR="00F46397">
        <w:t>intransitiv</w:t>
      </w:r>
      <w:r w:rsidR="00302D3B">
        <w:t>e choices</w:t>
      </w:r>
      <w:r w:rsidR="00F46397">
        <w:t xml:space="preserve"> </w:t>
      </w:r>
      <w:ins w:id="115" w:author="Eric Johnson" w:date="2015-05-23T09:08:00Z">
        <w:r w:rsidR="004E47E4">
          <w:t>using a non-</w:t>
        </w:r>
        <w:r w:rsidR="004E47E4">
          <w:lastRenderedPageBreak/>
          <w:t xml:space="preserve">parametric correlation coefficient that is insensitive to outliers, and found a strong and significant </w:t>
        </w:r>
      </w:ins>
      <w:ins w:id="116" w:author="Eric Johnson" w:date="2015-05-23T09:10:00Z">
        <w:r w:rsidR="004E47E4">
          <w:t>relationship</w:t>
        </w:r>
      </w:ins>
      <w:ins w:id="117" w:author="Eric Johnson" w:date="2015-05-23T09:08:00Z">
        <w:r w:rsidR="004E47E4">
          <w:t xml:space="preserve"> </w:t>
        </w:r>
      </w:ins>
      <w:r w:rsidR="00D147E2">
        <w:t>(</w:t>
      </w:r>
      <w:r w:rsidR="002612C9">
        <w:t>Fig.3; s</w:t>
      </w:r>
      <w:r w:rsidR="00D147E2">
        <w:t>pearman-rho = 0.761</w:t>
      </w:r>
      <w:r w:rsidR="00C067B5" w:rsidRPr="00C067B5">
        <w:t>; p&lt;0.001; n=16).</w:t>
      </w:r>
      <w:ins w:id="118" w:author="Eric Johnson" w:date="2015-05-23T09:08:00Z">
        <w:r w:rsidR="004E47E4">
          <w:t xml:space="preserve">  </w:t>
        </w:r>
      </w:ins>
    </w:p>
    <w:p w14:paraId="7BFF99E3" w14:textId="77777777" w:rsidR="00D147E2" w:rsidRDefault="00D147E2" w:rsidP="007F471C"/>
    <w:p w14:paraId="17BF8331" w14:textId="77777777" w:rsidR="00FA1F76" w:rsidRPr="00DE1275" w:rsidRDefault="00E16226" w:rsidP="00E16226">
      <w:pPr>
        <w:jc w:val="center"/>
      </w:pPr>
      <w:r w:rsidRPr="00DE1275">
        <w:rPr>
          <w:noProof/>
          <w:lang w:eastAsia="de-DE"/>
        </w:rPr>
        <w:t>------ Figure 3 -----</w:t>
      </w:r>
    </w:p>
    <w:p w14:paraId="2918ADAB" w14:textId="77777777" w:rsidR="00D147E2" w:rsidRDefault="004E47E4" w:rsidP="007F471C">
      <w:pPr>
        <w:rPr>
          <w:ins w:id="119" w:author="Eric Johnson" w:date="2015-05-23T09:14:00Z"/>
        </w:rPr>
      </w:pPr>
      <w:ins w:id="120" w:author="Eric Johnson" w:date="2015-05-23T09:10:00Z">
        <w:r>
          <w:t xml:space="preserve">To calibrate the observed frequency of intransitivity, we conducted a series of simulations that used a random utility model with a stochastic term added to the utility of </w:t>
        </w:r>
      </w:ins>
      <w:ins w:id="121" w:author="Eric Johnson" w:date="2015-05-23T09:14:00Z">
        <w:r>
          <w:t>the options,</w:t>
        </w:r>
      </w:ins>
    </w:p>
    <w:p w14:paraId="32CB3BCF" w14:textId="77777777" w:rsidR="004E47E4" w:rsidRDefault="004E47E4" w:rsidP="007F471C">
      <w:pPr>
        <w:rPr>
          <w:ins w:id="122" w:author="Eric Johnson" w:date="2015-05-23T09:14:00Z"/>
        </w:rPr>
      </w:pPr>
      <w:ins w:id="123" w:author="Eric Johnson" w:date="2015-05-23T09:14:00Z">
        <w:r>
          <w:t>[need to insert formula]</w:t>
        </w:r>
      </w:ins>
      <w:ins w:id="124" w:author="Eric Johnson" w:date="2015-05-23T09:21:00Z">
        <w:r w:rsidR="009F031B">
          <w:t xml:space="preserve">               (1)</w:t>
        </w:r>
      </w:ins>
    </w:p>
    <w:p w14:paraId="39C24100" w14:textId="77777777" w:rsidR="004E47E4" w:rsidRPr="00D147E2" w:rsidRDefault="009F031B" w:rsidP="00A910F9">
      <w:pPr>
        <w:ind w:firstLine="0"/>
      </w:pPr>
      <w:ins w:id="125" w:author="Eric Johnson" w:date="2015-05-23T09:14:00Z">
        <w:r>
          <w:t xml:space="preserve">and varied proportion of the observed utility due to random error between 0 and 100.   It can be shown analytically that the maximum </w:t>
        </w:r>
      </w:ins>
      <w:ins w:id="126" w:author="Eric Johnson" w:date="2015-05-23T09:17:00Z">
        <w:r>
          <w:t xml:space="preserve">proportion of intransitive triples would be .25 (see SOM), but the interesting question is how the proportion increases as error in utilities increases.  As shown in the SOM, the effect is non-linear, but </w:t>
        </w:r>
      </w:ins>
      <w:ins w:id="127" w:author="Eric Johnson" w:date="2015-05-23T09:19:00Z">
        <w:r>
          <w:t xml:space="preserve">the observed </w:t>
        </w:r>
        <w:proofErr w:type="spellStart"/>
        <w:r>
          <w:t>intransitivities</w:t>
        </w:r>
        <w:proofErr w:type="spellEnd"/>
        <w:r>
          <w:t xml:space="preserve"> in the MTL group correspond to the level expected if the error represented approximately 30 percent of the utility in equation 1.</w:t>
        </w:r>
      </w:ins>
    </w:p>
    <w:p w14:paraId="6C447DCE" w14:textId="77777777" w:rsidR="007F7004" w:rsidRDefault="009F031B" w:rsidP="006C51BD">
      <w:ins w:id="128" w:author="Eric Johnson" w:date="2015-05-23T09:21:00Z">
        <w:r>
          <w:t xml:space="preserve">Several alternative explanations can be analyzed with these data.  </w:t>
        </w:r>
      </w:ins>
      <w:commentRangeStart w:id="129"/>
      <w:commentRangeStart w:id="130"/>
      <w:r w:rsidR="00CA63CE">
        <w:t xml:space="preserve">It might be the case that respondents explicitly remembered their previous choices and used this information to avoid </w:t>
      </w:r>
      <w:proofErr w:type="spellStart"/>
      <w:r w:rsidR="00CA63CE">
        <w:t>intransitivities</w:t>
      </w:r>
      <w:proofErr w:type="spellEnd"/>
      <w:r w:rsidR="00302D3B">
        <w:t>, and that it is such explicit declarative memory that is impaired in the MTL group</w:t>
      </w:r>
      <w:r w:rsidR="00CA63CE">
        <w:t xml:space="preserve">. Although each pair of options is seen only once, prior choices involving one of the two candy bars might facilitate </w:t>
      </w:r>
      <w:r w:rsidR="002F0E37">
        <w:t xml:space="preserve">explicit </w:t>
      </w:r>
      <w:r w:rsidR="00CA63CE">
        <w:t xml:space="preserve">recall and influence subsequent choices, and this facilitation might </w:t>
      </w:r>
      <w:r w:rsidR="002F0E37">
        <w:t xml:space="preserve">be impaired </w:t>
      </w:r>
      <w:r w:rsidR="00CA63CE">
        <w:t>differ</w:t>
      </w:r>
      <w:r w:rsidR="002F0E37">
        <w:t>entially</w:t>
      </w:r>
      <w:r w:rsidR="00CA63CE">
        <w:t xml:space="preserve"> across groups, particularly for the MTL group</w:t>
      </w:r>
      <w:commentRangeEnd w:id="129"/>
      <w:r w:rsidR="004E7C35">
        <w:rPr>
          <w:rStyle w:val="CommentReference"/>
        </w:rPr>
        <w:commentReference w:id="129"/>
      </w:r>
      <w:r w:rsidR="00CA63CE">
        <w:t>.</w:t>
      </w:r>
      <w:r w:rsidR="00302D3B">
        <w:t xml:space="preserve"> </w:t>
      </w:r>
      <w:r w:rsidR="00F34ACD">
        <w:t>We ruled out th</w:t>
      </w:r>
      <w:r w:rsidR="00CA63CE">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commentRangeEnd w:id="130"/>
      <w:r w:rsidR="004E47E4">
        <w:rPr>
          <w:rStyle w:val="CommentReference"/>
        </w:rPr>
        <w:commentReference w:id="130"/>
      </w:r>
    </w:p>
    <w:p w14:paraId="1A9B3BC1" w14:textId="77777777" w:rsidR="008B6F70" w:rsidRDefault="005B4F43" w:rsidP="00D03A87">
      <w:pPr>
        <w:tabs>
          <w:tab w:val="clear" w:pos="0"/>
        </w:tabs>
        <w:ind w:right="0"/>
      </w:pPr>
      <w:commentRangeStart w:id="131"/>
      <w:commentRangeStart w:id="132"/>
      <w:r>
        <w:rPr>
          <w:rFonts w:ascii="Times" w:hAnsi="Times"/>
          <w:bCs w:val="0"/>
          <w:iCs w:val="0"/>
          <w:szCs w:val="24"/>
        </w:rPr>
        <w:lastRenderedPageBreak/>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w:t>
      </w:r>
      <w:ins w:id="133" w:author="Ayse Zeynep Enkavi" w:date="2014-06-17T07:24:00Z">
        <w:r w:rsidR="00847E24">
          <w:t>effortful</w:t>
        </w:r>
      </w:ins>
      <w:r w:rsidR="00D217DC">
        <w:t>, longer responding, eliminating the possibility of a speed-accuracy tradeoff</w:t>
      </w:r>
      <w:commentRangeEnd w:id="131"/>
      <w:r w:rsidR="000A74BA">
        <w:rPr>
          <w:rStyle w:val="CommentReference"/>
        </w:rPr>
        <w:commentReference w:id="131"/>
      </w:r>
      <w:r w:rsidR="00D217DC">
        <w:t>.</w:t>
      </w:r>
      <w:commentRangeEnd w:id="132"/>
      <w:r w:rsidR="004E7C35">
        <w:rPr>
          <w:rStyle w:val="CommentReference"/>
        </w:rPr>
        <w:commentReference w:id="132"/>
      </w:r>
    </w:p>
    <w:p w14:paraId="50500E97" w14:textId="77777777"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A4C8887" w14:textId="77777777" w:rsidR="00A57E05" w:rsidRDefault="00972034" w:rsidP="005E72D6">
      <w:commentRangeStart w:id="134"/>
      <w:r>
        <w:t xml:space="preserve">To ensure that the </w:t>
      </w:r>
      <w:r w:rsidR="009C3C08">
        <w:t xml:space="preserve">group differences in </w:t>
      </w:r>
      <w:r>
        <w:t>intransitives we observe</w:t>
      </w:r>
      <w:r w:rsidR="009C3C08">
        <w:t>d</w:t>
      </w:r>
      <w:r>
        <w:t xml:space="preserve"> are </w:t>
      </w:r>
      <w:r w:rsidR="009C3C08">
        <w:t>the result of greater random error in preference construction because of reduced access to stored associations with the candy bars (as opposed to more general computational impairments), w</w:t>
      </w:r>
      <w:r>
        <w:t>e examined performance in the control task</w:t>
      </w:r>
      <w:ins w:id="135" w:author="Ayse Zeynep Enkavi" w:date="2015-02-11T22:07:00Z">
        <w:r w:rsidR="00F03147">
          <w:t xml:space="preserve"> more closely</w:t>
        </w:r>
      </w:ins>
      <w:r>
        <w:t>.</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w:t>
      </w:r>
      <w:ins w:id="136" w:author="Ayse Zeynep Enkavi" w:date="2015-02-11T22:08:00Z">
        <w:r w:rsidR="000D7202">
          <w:t xml:space="preserve">analysis of simple effects </w:t>
        </w:r>
      </w:ins>
      <w:ins w:id="137" w:author="Ayse Zeynep Enkavi" w:date="2015-02-11T22:10:00Z">
        <w:r w:rsidR="000D7202">
          <w:t>in linear mixed model, b = 0.12, t(168) = 2.05, p = 0.042</w:t>
        </w:r>
      </w:ins>
      <w:r w:rsidR="00F97A3F" w:rsidRPr="00F97A3F">
        <w:t xml:space="preserve">)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s in this task</w:t>
      </w:r>
      <w:ins w:id="138" w:author="Ayse Zeynep Enkavi" w:date="2015-02-11T22:12:00Z">
        <w:r w:rsidR="000D7202">
          <w:t xml:space="preserve"> </w:t>
        </w:r>
        <w:r w:rsidR="000D7202" w:rsidRPr="00F97A3F">
          <w:t>(</w:t>
        </w:r>
        <w:r w:rsidR="000D7202">
          <w:t>analysis of simple effects in linear mixed model, b = 0.04, t(168) = 1.18, p = 0.238</w:t>
        </w:r>
        <w:r w:rsidR="000D7202" w:rsidRPr="00F97A3F">
          <w:t>)</w:t>
        </w:r>
      </w:ins>
      <w:r w:rsidR="00F97A3F" w:rsidRPr="00F97A3F">
        <w:t xml:space="preserve">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w:t>
      </w:r>
      <w:proofErr w:type="spellStart"/>
      <w:r w:rsidR="00F97A3F" w:rsidRPr="00F97A3F">
        <w:t>attentional</w:t>
      </w:r>
      <w:proofErr w:type="spellEnd"/>
      <w:r w:rsidR="00F97A3F" w:rsidRPr="00F97A3F">
        <w:t xml:space="preserve"> </w:t>
      </w:r>
      <w:r w:rsidR="000C7896">
        <w:t xml:space="preserve">or computational </w:t>
      </w:r>
      <w:r w:rsidR="00F97A3F" w:rsidRPr="00F97A3F">
        <w:t>effect.</w:t>
      </w:r>
      <w:commentRangeEnd w:id="134"/>
      <w:r w:rsidR="004E7C35">
        <w:rPr>
          <w:rStyle w:val="CommentReference"/>
        </w:rPr>
        <w:commentReference w:id="134"/>
      </w:r>
    </w:p>
    <w:p w14:paraId="551E7C6E" w14:textId="77777777" w:rsidR="0062772B" w:rsidRPr="00DE1275" w:rsidRDefault="00141EAB" w:rsidP="005E72D6">
      <w:pPr>
        <w:pStyle w:val="Heading1"/>
        <w:rPr>
          <w:rFonts w:ascii="Times New Roman" w:hAnsi="Times New Roman" w:cs="Times New Roman"/>
          <w:color w:val="auto"/>
        </w:rPr>
      </w:pPr>
      <w:r w:rsidRPr="00DE1275">
        <w:rPr>
          <w:rFonts w:ascii="Times New Roman" w:hAnsi="Times New Roman" w:cs="Times New Roman"/>
          <w:color w:val="auto"/>
        </w:rPr>
        <w:lastRenderedPageBreak/>
        <w:t>Discussion</w:t>
      </w:r>
    </w:p>
    <w:p w14:paraId="0D987C8E" w14:textId="77777777" w:rsidR="005916A3" w:rsidRDefault="006B5029" w:rsidP="007F471C">
      <w:r>
        <w:t xml:space="preserve">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2DEEF8FA" w14:textId="77777777"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E651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E651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E651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E651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43D25ACC" w14:textId="77777777" w:rsidR="003B37FC" w:rsidRDefault="00251380" w:rsidP="007F471C">
      <w:r>
        <w:lastRenderedPageBreak/>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E651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w:t>
      </w:r>
      <w:ins w:id="139" w:author="Ayse Zeynep Enkavi" w:date="2014-06-17T07:25:00Z">
        <w:r w:rsidR="00FE6511">
          <w:t xml:space="preserve">consistent </w:t>
        </w:r>
      </w:ins>
      <w:r>
        <w:t xml:space="preserve">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77F224FD" w14:textId="77777777" w:rsidR="00E02A71" w:rsidRDefault="006A7582" w:rsidP="006A7582">
      <w:r>
        <w:t xml:space="preserve">We do not take a specific stance on the mechanism producing these effects but speculate that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t xml:space="preserve">shows that the observed inconsistency levels correspond </w:t>
      </w:r>
      <w:r>
        <w:t xml:space="preserve">to a value signal </w:t>
      </w:r>
      <w:r w:rsidR="002F0E37">
        <w:t xml:space="preserve">that </w:t>
      </w:r>
      <w:r>
        <w:t>contain</w:t>
      </w:r>
      <w:r w:rsidR="002F0E37">
        <w:t>s</w:t>
      </w:r>
      <w:r>
        <w:t xml:space="preserve"> 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14:paraId="1F81F8CB" w14:textId="77777777" w:rsidR="00BF0BAB" w:rsidRDefault="00E548BA" w:rsidP="002F0E37">
      <w:pPr>
        <w:ind w:firstLine="0"/>
      </w:pPr>
      <w:ins w:id="140" w:author="Ayse Zeynep Enkavi" w:date="2015-02-12T14:14:00Z">
        <w:r>
          <w:tab/>
        </w:r>
      </w:ins>
      <w:r w:rsidR="002E0908">
        <w:t xml:space="preserve">Our results </w:t>
      </w:r>
      <w:r w:rsidR="002F0E37">
        <w:t>suggest</w:t>
      </w:r>
      <w:r w:rsidR="00F362B1">
        <w:t xml:space="preserve"> future research </w:t>
      </w:r>
      <w:r w:rsidR="002F0E37">
        <w:t xml:space="preserve">based on </w:t>
      </w:r>
      <w:r w:rsidR="00F362B1">
        <w:t>the</w:t>
      </w:r>
      <w:r w:rsidR="002E0908">
        <w:t xml:space="preserve"> following o</w:t>
      </w:r>
      <w:r w:rsidR="00F362B1">
        <w:t>bservations</w:t>
      </w:r>
      <w:r w:rsidR="002F0E37">
        <w:t xml:space="preserve">. </w:t>
      </w:r>
      <w:r w:rsidR="00B857C6">
        <w:t>First,</w:t>
      </w:r>
      <w:r w:rsidR="002E0908">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ins w:id="141" w:author="Ayse Zeynep Enkavi" w:date="2014-06-17T07:25:00Z">
        <w:r w:rsidR="00FE6511">
          <w:fldChar w:fldCharType="begin" w:fldLock="1"/>
        </w:r>
      </w:ins>
      <w:r w:rsidR="00FE651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E6511">
        <w:fldChar w:fldCharType="separate"/>
      </w:r>
      <w:r w:rsidR="00FE6511" w:rsidRPr="00FE6511">
        <w:rPr>
          <w:noProof/>
        </w:rPr>
        <w:t xml:space="preserve">Shohamy </w:t>
      </w:r>
      <w:ins w:id="142" w:author="Ayse Zeynep Enkavi" w:date="2014-06-17T07:25:00Z">
        <w:r w:rsidR="00FE6511">
          <w:rPr>
            <w:noProof/>
          </w:rPr>
          <w:t>and</w:t>
        </w:r>
      </w:ins>
      <w:r w:rsidR="00FE6511" w:rsidRPr="00FE6511">
        <w:rPr>
          <w:noProof/>
        </w:rPr>
        <w:t xml:space="preserve"> Turk-Browne</w:t>
      </w:r>
      <w:ins w:id="143" w:author="Ayse Zeynep Enkavi" w:date="2014-06-17T07:26:00Z">
        <w:r w:rsidR="00FE6511">
          <w:rPr>
            <w:noProof/>
          </w:rPr>
          <w:t xml:space="preserve"> (</w:t>
        </w:r>
      </w:ins>
      <w:r w:rsidR="00FE6511" w:rsidRPr="00FE6511">
        <w:rPr>
          <w:noProof/>
        </w:rPr>
        <w:t>2013)</w:t>
      </w:r>
      <w:ins w:id="144" w:author="Ayse Zeynep Enkavi" w:date="2014-06-17T07:25:00Z">
        <w:r w:rsidR="00FE6511">
          <w:fldChar w:fldCharType="end"/>
        </w:r>
        <w:r w:rsidR="00FE6511">
          <w:t xml:space="preserve"> </w:t>
        </w:r>
      </w:ins>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w:t>
      </w:r>
      <w:r w:rsidR="00B716D3">
        <w:t xml:space="preserve"> </w:t>
      </w:r>
      <w:r w:rsidR="00037B8A">
        <w:t xml:space="preserve">The role of either of these </w:t>
      </w:r>
      <w:r w:rsidR="00B716D3">
        <w:t>hippocampal function</w:t>
      </w:r>
      <w:ins w:id="145" w:author="Ayse Zeynep Enkavi" w:date="2015-02-12T14:14:00Z">
        <w:r>
          <w:t>s</w:t>
        </w:r>
      </w:ins>
      <w:r w:rsidR="00B716D3">
        <w:t xml:space="preserve"> </w:t>
      </w:r>
      <w:r w:rsidR="00B857C6">
        <w:t>in producing intransitive preferences</w:t>
      </w:r>
      <w:r w:rsidR="00037B8A">
        <w:t xml:space="preserve"> awaits further investigation</w:t>
      </w:r>
      <w:r w:rsidR="00B857C6">
        <w:t>.</w:t>
      </w:r>
    </w:p>
    <w:p w14:paraId="58325963" w14:textId="77777777" w:rsidR="006851F2" w:rsidRDefault="00037B8A" w:rsidP="007F471C">
      <w:r>
        <w:lastRenderedPageBreak/>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FE6511">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manualFormatting" : "(Kipervasser et al., 2008; Weber et al., 2006)", "previouslyFormattedCitation" : "(Kipervasser et al., 2008; B. Weber et al., 2006)" }, "properties" : { "noteIndex" : 0 }, "schema" : "https://github.com/citation-style-language/schema/raw/master/csl-citation.json" }</w:instrText>
      </w:r>
      <w:r w:rsidR="00B3406A">
        <w:fldChar w:fldCharType="separate"/>
      </w:r>
      <w:r w:rsidR="0098098E">
        <w:rPr>
          <w:noProof/>
        </w:rPr>
        <w:t xml:space="preserve">(Kipervasser et al., 2008; </w:t>
      </w:r>
      <w:r w:rsidR="00B3406A" w:rsidRPr="00B3406A">
        <w:rPr>
          <w:noProof/>
        </w:rPr>
        <w:t>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14:paraId="1E9C1C69" w14:textId="77777777" w:rsidR="006F260E" w:rsidRDefault="00B857C6" w:rsidP="007F471C">
      <w:r>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FE6511">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14:paraId="65FA9BC5" w14:textId="77777777"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14:paraId="5A36B42C" w14:textId="77777777" w:rsidR="006939FB" w:rsidRDefault="006939FB" w:rsidP="007F471C"/>
    <w:p w14:paraId="7FAAF37E" w14:textId="77777777" w:rsidR="00BB6AA5" w:rsidRPr="00DE1275" w:rsidRDefault="00BB6AA5" w:rsidP="00BB6AA5">
      <w:pPr>
        <w:pStyle w:val="Heading1"/>
        <w:rPr>
          <w:rFonts w:ascii="Times New Roman" w:hAnsi="Times New Roman" w:cs="Times New Roman"/>
          <w:color w:val="auto"/>
        </w:rPr>
      </w:pPr>
      <w:r w:rsidRPr="00DE1275">
        <w:rPr>
          <w:rFonts w:ascii="Times New Roman" w:hAnsi="Times New Roman" w:cs="Times New Roman"/>
          <w:color w:val="auto"/>
        </w:rPr>
        <w:t>Acknowledgements</w:t>
      </w:r>
    </w:p>
    <w:p w14:paraId="5C4C1E1C" w14:textId="77777777" w:rsidR="00BB6AA5" w:rsidRDefault="00BB6AA5" w:rsidP="00BB6AA5">
      <w:pPr>
        <w:rPr>
          <w:sz w:val="22"/>
        </w:rPr>
      </w:pPr>
      <w:r>
        <w:rPr>
          <w:sz w:val="22"/>
        </w:rPr>
        <w:t>BW is funded by a Heisenberg-Grant of the German Research Council (</w:t>
      </w:r>
      <w:r w:rsidRPr="00DB1D76">
        <w:rPr>
          <w:sz w:val="22"/>
        </w:rPr>
        <w:t>WE 4427/3-1</w:t>
      </w:r>
      <w:r>
        <w:rPr>
          <w:sz w:val="22"/>
        </w:rPr>
        <w:t xml:space="preserve">) and EUW and EJJ by </w:t>
      </w:r>
      <w:r w:rsidRPr="000614EE">
        <w:t>NIA Grant 5R01AG027934</w:t>
      </w:r>
      <w:r w:rsidRPr="00E500B7">
        <w:rPr>
          <w:sz w:val="22"/>
        </w:rPr>
        <w:t>.</w:t>
      </w:r>
    </w:p>
    <w:p w14:paraId="6F2C0364" w14:textId="77777777" w:rsidR="004B1599" w:rsidRDefault="004B1599" w:rsidP="00BB6AA5">
      <w:pPr>
        <w:rPr>
          <w:sz w:val="22"/>
        </w:rPr>
      </w:pPr>
    </w:p>
    <w:p w14:paraId="068B10C3" w14:textId="77777777" w:rsidR="004B1599" w:rsidRPr="00DE1275" w:rsidRDefault="004B1599" w:rsidP="004B1599">
      <w:pPr>
        <w:pStyle w:val="Heading1"/>
        <w:rPr>
          <w:rFonts w:ascii="Times New Roman" w:hAnsi="Times New Roman" w:cs="Times New Roman"/>
          <w:color w:val="auto"/>
        </w:rPr>
      </w:pPr>
      <w:r w:rsidRPr="00DE1275">
        <w:rPr>
          <w:rFonts w:ascii="Times New Roman" w:hAnsi="Times New Roman" w:cs="Times New Roman"/>
          <w:color w:val="auto"/>
        </w:rPr>
        <w:t>Author contribution statements</w:t>
      </w:r>
    </w:p>
    <w:p w14:paraId="200EBF04" w14:textId="77777777" w:rsidR="004B1599" w:rsidRPr="004B1599" w:rsidRDefault="004B1599" w:rsidP="004B1599">
      <w:r>
        <w:t xml:space="preserve">BW, EJJ and EUW designed the experiment and wrote the manuscript, </w:t>
      </w:r>
      <w:ins w:id="146" w:author="Ayse Zeynep Enkavi" w:date="2014-06-17T07:26:00Z">
        <w:r w:rsidR="00FE6511">
          <w:t xml:space="preserve">EJJ and </w:t>
        </w:r>
      </w:ins>
      <w:r>
        <w:t xml:space="preserve">AZE </w:t>
      </w:r>
      <w:r w:rsidR="00665473">
        <w:t>analyzed</w:t>
      </w:r>
      <w:r>
        <w:t xml:space="preserve"> the data and wrote the manuscript, IZ performed experiments, JW </w:t>
      </w:r>
      <w:r w:rsidR="00665473">
        <w:t>analyzed</w:t>
      </w:r>
      <w:r>
        <w:t xml:space="preserve"> the data. </w:t>
      </w:r>
      <w:r w:rsidR="00665473">
        <w:t>CEE provided clinical data of the patients.</w:t>
      </w:r>
    </w:p>
    <w:p w14:paraId="70C2BC70" w14:textId="77777777" w:rsidR="004B1599" w:rsidRPr="00E500B7" w:rsidRDefault="004B1599" w:rsidP="00BB6AA5">
      <w:pPr>
        <w:rPr>
          <w:sz w:val="22"/>
        </w:rPr>
      </w:pPr>
    </w:p>
    <w:p w14:paraId="79C41988" w14:textId="77777777" w:rsidR="00084392" w:rsidRPr="00DE1275" w:rsidRDefault="00084392" w:rsidP="00084392">
      <w:pPr>
        <w:pStyle w:val="Heading1"/>
        <w:rPr>
          <w:rFonts w:ascii="Times New Roman" w:hAnsi="Times New Roman" w:cs="Times New Roman"/>
          <w:color w:val="auto"/>
        </w:rPr>
      </w:pPr>
      <w:r w:rsidRPr="00DE1275">
        <w:rPr>
          <w:rFonts w:ascii="Times New Roman" w:hAnsi="Times New Roman" w:cs="Times New Roman"/>
          <w:color w:val="auto"/>
        </w:rPr>
        <w:t>Figure Legends</w:t>
      </w:r>
    </w:p>
    <w:p w14:paraId="7314788E" w14:textId="77777777" w:rsidR="00084392" w:rsidRPr="00084392" w:rsidRDefault="00084392" w:rsidP="00084392">
      <w:r w:rsidRPr="00DE1275">
        <w:rPr>
          <w:b/>
        </w:rPr>
        <w:t>Figure 1</w:t>
      </w:r>
      <w:r w:rsidRPr="00084392">
        <w:t>. Three trials of the binary choice experiment. Subject indicated their preferred candy bar on each trial. The timing of the stimulus presentation and choice was self-paced, with a maximum length of 5 seconds.</w:t>
      </w:r>
    </w:p>
    <w:p w14:paraId="7361CD0E" w14:textId="77777777" w:rsidR="00084392" w:rsidRDefault="00084392" w:rsidP="007F471C"/>
    <w:p w14:paraId="0A047A77" w14:textId="77777777" w:rsidR="00084392" w:rsidRDefault="00084392" w:rsidP="007F471C">
      <w:r w:rsidRPr="00DE1275">
        <w:rPr>
          <w:b/>
        </w:rPr>
        <w:t>Figure 2</w:t>
      </w:r>
      <w:r w:rsidRPr="00084392">
        <w:t>.</w:t>
      </w:r>
      <w:r>
        <w:t xml:space="preserve"> </w:t>
      </w:r>
      <w:r w:rsidRPr="00084392">
        <w:t>Mean percentage of intransitives per group</w:t>
      </w:r>
      <w:r w:rsidR="00440583">
        <w:t xml:space="preserve"> (</w:t>
      </w:r>
      <w:proofErr w:type="spellStart"/>
      <w:r w:rsidR="00440583">
        <w:t>n</w:t>
      </w:r>
      <w:r w:rsidR="00440583" w:rsidRPr="00440583">
        <w:rPr>
          <w:vertAlign w:val="subscript"/>
        </w:rPr>
        <w:t>MTL</w:t>
      </w:r>
      <w:proofErr w:type="spellEnd"/>
      <w:r w:rsidR="00440583">
        <w:t xml:space="preserve"> = 3</w:t>
      </w:r>
      <w:ins w:id="147" w:author="Ayse Zeynep Enkavi" w:date="2015-02-12T14:17:00Z">
        <w:r w:rsidR="00E548BA">
          <w:t>1</w:t>
        </w:r>
      </w:ins>
      <w:r w:rsidR="00440583">
        <w:t xml:space="preserve">, </w:t>
      </w:r>
      <w:proofErr w:type="spellStart"/>
      <w:r w:rsidR="00440583">
        <w:t>n</w:t>
      </w:r>
      <w:r w:rsidR="00440583" w:rsidRPr="00440583">
        <w:rPr>
          <w:vertAlign w:val="subscript"/>
        </w:rPr>
        <w:t>C</w:t>
      </w:r>
      <w:proofErr w:type="spellEnd"/>
      <w:r w:rsidR="00440583">
        <w:t xml:space="preserve"> = 30, </w:t>
      </w:r>
      <w:proofErr w:type="spellStart"/>
      <w:r w:rsidR="00440583">
        <w:t>n</w:t>
      </w:r>
      <w:r w:rsidR="00440583" w:rsidRPr="00440583">
        <w:rPr>
          <w:vertAlign w:val="subscript"/>
        </w:rPr>
        <w:t>ETL</w:t>
      </w:r>
      <w:proofErr w:type="spellEnd"/>
      <w:r w:rsidR="00440583">
        <w:t xml:space="preserve"> = </w:t>
      </w:r>
      <w:ins w:id="148" w:author="Ayse Zeynep Enkavi" w:date="2015-02-12T14:17:00Z">
        <w:r w:rsidR="00E548BA">
          <w:t>30</w:t>
        </w:r>
      </w:ins>
      <w:r w:rsidR="00440583">
        <w:t>)</w:t>
      </w:r>
      <w:r w:rsidRPr="00084392">
        <w:t>.</w:t>
      </w:r>
      <w:ins w:id="149" w:author="Ayse Zeynep Enkavi" w:date="2015-02-12T14:17:00Z">
        <w:r w:rsidR="00E548BA">
          <w:t xml:space="preserve"> Error bars represent SEM.</w:t>
        </w:r>
      </w:ins>
      <w:r w:rsidRPr="00084392">
        <w:t xml:space="preserve"> </w:t>
      </w:r>
    </w:p>
    <w:p w14:paraId="68DADBC1" w14:textId="77777777" w:rsidR="00084392" w:rsidRDefault="00084392" w:rsidP="007F471C"/>
    <w:p w14:paraId="2F2D619E" w14:textId="77777777" w:rsidR="00084392" w:rsidRDefault="00084392" w:rsidP="007F471C">
      <w:r w:rsidRPr="00DE1275">
        <w:rPr>
          <w:b/>
        </w:rPr>
        <w:t>Figure 3</w:t>
      </w:r>
      <w:r w:rsidRPr="00084392">
        <w:t xml:space="preserve">. </w:t>
      </w:r>
      <w:r>
        <w:t xml:space="preserve">Relation of hippocampal ratio and intransitive choices. </w:t>
      </w:r>
      <w:r w:rsidR="002F64BC" w:rsidRPr="002F64BC">
        <w:rPr>
          <w:b/>
        </w:rPr>
        <w:t>a</w:t>
      </w:r>
      <w:r w:rsidR="002F64BC">
        <w:t xml:space="preserve">) </w:t>
      </w:r>
      <w:r w:rsidRPr="00084392">
        <w:t>Example of a typical hippocampal sclerosis on a T2-weighted image highlighting both hippocampi which were used for the</w:t>
      </w:r>
      <w:r w:rsidR="002F64BC">
        <w:t xml:space="preserve"> laterality index calculation. </w:t>
      </w:r>
      <w:r w:rsidR="002F64BC" w:rsidRPr="002F64BC">
        <w:rPr>
          <w:b/>
        </w:rPr>
        <w:t>b</w:t>
      </w:r>
      <w:r w:rsidR="002F64BC">
        <w:rPr>
          <w:b/>
        </w:rPr>
        <w:t>)</w:t>
      </w:r>
      <w:r w:rsidRPr="00084392">
        <w:t xml:space="preserve"> </w:t>
      </w:r>
      <w:r w:rsidR="002F64BC">
        <w:t>S</w:t>
      </w:r>
      <w:r w:rsidRPr="00084392">
        <w:t>catterplot that maps hippocampal asymmetry (as a marker for unilateral atrophy) against percentage of intransitive choices, providing a regression line with 95% CI for the observed correlation of rho=0.761, p&lt;0.001</w:t>
      </w:r>
    </w:p>
    <w:p w14:paraId="7B06B074" w14:textId="77777777" w:rsidR="00A50D12" w:rsidRDefault="00A50D12">
      <w:pPr>
        <w:tabs>
          <w:tab w:val="clear" w:pos="0"/>
        </w:tabs>
        <w:spacing w:after="200" w:line="276" w:lineRule="auto"/>
        <w:ind w:right="0" w:firstLine="0"/>
        <w:rPr>
          <w:rFonts w:asciiTheme="majorHAnsi" w:eastAsiaTheme="majorEastAsia" w:hAnsiTheme="majorHAnsi" w:cstheme="majorBidi"/>
          <w:b/>
          <w:bCs w:val="0"/>
          <w:color w:val="345A8A" w:themeColor="accent1" w:themeShade="B5"/>
          <w:sz w:val="32"/>
          <w:szCs w:val="32"/>
        </w:rPr>
      </w:pPr>
      <w:r>
        <w:br w:type="page"/>
      </w:r>
    </w:p>
    <w:p w14:paraId="4AAC4BF9" w14:textId="77777777" w:rsidR="006939FB" w:rsidRPr="00DE1275" w:rsidRDefault="006939FB" w:rsidP="005E72D6">
      <w:pPr>
        <w:pStyle w:val="Heading1"/>
        <w:rPr>
          <w:rFonts w:ascii="Times New Roman" w:hAnsi="Times New Roman" w:cs="Times New Roman"/>
          <w:color w:val="auto"/>
        </w:rPr>
      </w:pPr>
      <w:r w:rsidRPr="00DE1275">
        <w:rPr>
          <w:rFonts w:ascii="Times New Roman" w:hAnsi="Times New Roman" w:cs="Times New Roman"/>
          <w:color w:val="auto"/>
        </w:rPr>
        <w:lastRenderedPageBreak/>
        <w:t>References</w:t>
      </w:r>
    </w:p>
    <w:p w14:paraId="4EEB76C8" w14:textId="77777777" w:rsidR="00FE6511" w:rsidRPr="00FE6511" w:rsidRDefault="00117279">
      <w:pPr>
        <w:pStyle w:val="NormalWeb"/>
        <w:ind w:left="480" w:hanging="480"/>
        <w:divId w:val="182672771"/>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E6511" w:rsidRPr="00FE6511">
        <w:rPr>
          <w:rFonts w:ascii="Times New Roman" w:hAnsi="Times New Roman"/>
          <w:noProof/>
          <w:sz w:val="24"/>
        </w:rPr>
        <w:t xml:space="preserve">Barron, H. C., Dolan, R. J., &amp; Behrens, T. E. J. (2013). Online evaluation of novel choices by simultaneous representation of multiple memories. </w:t>
      </w:r>
      <w:r w:rsidR="00FE6511" w:rsidRPr="00FE6511">
        <w:rPr>
          <w:rFonts w:ascii="Times New Roman" w:hAnsi="Times New Roman"/>
          <w:i/>
          <w:iCs/>
          <w:noProof/>
          <w:sz w:val="24"/>
        </w:rPr>
        <w:t>Nature Neuroscience</w:t>
      </w:r>
      <w:r w:rsidR="00FE6511" w:rsidRPr="00FE6511">
        <w:rPr>
          <w:rFonts w:ascii="Times New Roman" w:hAnsi="Times New Roman"/>
          <w:noProof/>
          <w:sz w:val="24"/>
        </w:rPr>
        <w:t xml:space="preserve">, </w:t>
      </w:r>
      <w:r w:rsidR="00FE6511" w:rsidRPr="00FE6511">
        <w:rPr>
          <w:rFonts w:ascii="Times New Roman" w:hAnsi="Times New Roman"/>
          <w:i/>
          <w:iCs/>
          <w:noProof/>
          <w:sz w:val="24"/>
        </w:rPr>
        <w:t>16</w:t>
      </w:r>
      <w:r w:rsidR="00FE6511" w:rsidRPr="00FE6511">
        <w:rPr>
          <w:rFonts w:ascii="Times New Roman" w:hAnsi="Times New Roman"/>
          <w:noProof/>
          <w:sz w:val="24"/>
        </w:rPr>
        <w:t>(10), 1492–8. doi:10.1038/nn.3515</w:t>
      </w:r>
    </w:p>
    <w:p w14:paraId="3A38C30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enoit, R. G., Gilbert, S. J., &amp; Burgess, P. W. (2011). A neural mechanism mediating the impact of episodic prospection on farsighted decisio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18), 6771–9. doi:10.1523/JNEUROSCI.6559-10.2011</w:t>
      </w:r>
    </w:p>
    <w:p w14:paraId="2E9DC9DE"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irnbaum, M. H., &amp; Gutierrez, R. J. (2007). Testing for intransitivity of preferences predicted by a lexicographic semi-order. </w:t>
      </w:r>
      <w:r w:rsidRPr="00FE6511">
        <w:rPr>
          <w:rFonts w:ascii="Times New Roman" w:hAnsi="Times New Roman"/>
          <w:i/>
          <w:iCs/>
          <w:noProof/>
          <w:sz w:val="24"/>
        </w:rPr>
        <w:t>Organizational Behavior and Human Decision Processes</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1), 96–112. doi:10.1016/j.obhdp.2007.02.001</w:t>
      </w:r>
    </w:p>
    <w:p w14:paraId="76560E94"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amille, N., Griffiths, C. a, Vo, K., Fellows, L. K., &amp; Kable, J. W. (2011). Ventromedial frontal lobe damage disrupts value maximization in huma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20), 7527–32. doi:10.1523/JNEUROSCI.6527-10.2011</w:t>
      </w:r>
    </w:p>
    <w:p w14:paraId="5E7A482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ole, M. W., Pathak, S., &amp; Schneider, W. (2010). Identifying the brain’s most globally connected regions. </w:t>
      </w:r>
      <w:r w:rsidRPr="00FE6511">
        <w:rPr>
          <w:rFonts w:ascii="Times New Roman" w:hAnsi="Times New Roman"/>
          <w:i/>
          <w:iCs/>
          <w:noProof/>
          <w:sz w:val="24"/>
        </w:rPr>
        <w:t>NeuroImage</w:t>
      </w:r>
      <w:r w:rsidRPr="00FE6511">
        <w:rPr>
          <w:rFonts w:ascii="Times New Roman" w:hAnsi="Times New Roman"/>
          <w:noProof/>
          <w:sz w:val="24"/>
        </w:rPr>
        <w:t xml:space="preserve">, </w:t>
      </w:r>
      <w:r w:rsidRPr="00FE6511">
        <w:rPr>
          <w:rFonts w:ascii="Times New Roman" w:hAnsi="Times New Roman"/>
          <w:i/>
          <w:iCs/>
          <w:noProof/>
          <w:sz w:val="24"/>
        </w:rPr>
        <w:t>49</w:t>
      </w:r>
      <w:r w:rsidRPr="00FE6511">
        <w:rPr>
          <w:rFonts w:ascii="Times New Roman" w:hAnsi="Times New Roman"/>
          <w:noProof/>
          <w:sz w:val="24"/>
        </w:rPr>
        <w:t>(4), 3132–48. doi:10.1016/j.neuroimage.2009.11.001</w:t>
      </w:r>
    </w:p>
    <w:p w14:paraId="142F4B9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Dougherty, M. R. P., Gettys, C. F., &amp; Ogden, E. E. (1999). MINERVA-DM : A Memory Processes Model for Judgments of Likelihood.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06</w:t>
      </w:r>
      <w:r w:rsidRPr="00FE6511">
        <w:rPr>
          <w:rFonts w:ascii="Times New Roman" w:hAnsi="Times New Roman"/>
          <w:noProof/>
          <w:sz w:val="24"/>
        </w:rPr>
        <w:t>(1), 180–209.</w:t>
      </w:r>
    </w:p>
    <w:p w14:paraId="75740C5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2006). Deciding how to decide: ventromedial frontal lobe damage affects information acquisition in multi-attribute decision making.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4), 944–52. doi:10.1093/brain/awl017</w:t>
      </w:r>
    </w:p>
    <w:p w14:paraId="000A44B2"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amp; Farah, M. J. (2007). The role of ventromedial prefrontal cortex in decision making: judgment under uncertainty or judgment per se?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11), 2669–74. doi:10.1093/cercor/bhl176</w:t>
      </w:r>
    </w:p>
    <w:p w14:paraId="24FA011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341–355. doi:10.1016/S0896-6273(02)00569-X</w:t>
      </w:r>
    </w:p>
    <w:p w14:paraId="26095B9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van der Kouwe, A., Destrieux, C., Halgren, E., Ségonne, F., Salat, D. H., … Dale, A. M. (2004). Automatically parcellating the human cerebral cortex.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4</w:t>
      </w:r>
      <w:r w:rsidRPr="00FE6511">
        <w:rPr>
          <w:rFonts w:ascii="Times New Roman" w:hAnsi="Times New Roman"/>
          <w:noProof/>
          <w:sz w:val="24"/>
        </w:rPr>
        <w:t>, 11–22. doi:10.1093/cercor/bhg087</w:t>
      </w:r>
    </w:p>
    <w:p w14:paraId="500BEE8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Godsil, B. P., Kiss, J. P., Spedding, M., &amp; Jay, T. M. (2013). The hippocampal-prefrontal pathway: the weak link in psychiatric disorders? </w:t>
      </w:r>
      <w:r w:rsidRPr="00FE6511">
        <w:rPr>
          <w:rFonts w:ascii="Times New Roman" w:hAnsi="Times New Roman"/>
          <w:i/>
          <w:iCs/>
          <w:noProof/>
          <w:sz w:val="24"/>
        </w:rPr>
        <w:t>European Neuropsychopharmacology : The Journal of the European College of Neuropsychopharmacology</w:t>
      </w:r>
      <w:r w:rsidRPr="00FE6511">
        <w:rPr>
          <w:rFonts w:ascii="Times New Roman" w:hAnsi="Times New Roman"/>
          <w:noProof/>
          <w:sz w:val="24"/>
        </w:rPr>
        <w:t xml:space="preserve">, </w:t>
      </w:r>
      <w:r w:rsidRPr="00FE6511">
        <w:rPr>
          <w:rFonts w:ascii="Times New Roman" w:hAnsi="Times New Roman"/>
          <w:i/>
          <w:iCs/>
          <w:noProof/>
          <w:sz w:val="24"/>
        </w:rPr>
        <w:t>23</w:t>
      </w:r>
      <w:r w:rsidRPr="00FE6511">
        <w:rPr>
          <w:rFonts w:ascii="Times New Roman" w:hAnsi="Times New Roman"/>
          <w:noProof/>
          <w:sz w:val="24"/>
        </w:rPr>
        <w:t>(10), 1165–81. doi:10.1016/j.euroneuro.2012.10.018</w:t>
      </w:r>
    </w:p>
    <w:p w14:paraId="74CB554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assabis, D., Kumaran, D., Vann, S. D., &amp; Maguire, E. a. (2007). Patients with hippocampal amnesia cannot imagine new experiences. </w:t>
      </w:r>
      <w:r w:rsidRPr="00FE6511">
        <w:rPr>
          <w:rFonts w:ascii="Times New Roman" w:hAnsi="Times New Roman"/>
          <w:i/>
          <w:iCs/>
          <w:noProof/>
          <w:sz w:val="24"/>
        </w:rPr>
        <w:t xml:space="preserve">Proceedings of the National Academy of </w:t>
      </w:r>
      <w:r w:rsidRPr="00FE6511">
        <w:rPr>
          <w:rFonts w:ascii="Times New Roman" w:hAnsi="Times New Roman"/>
          <w:i/>
          <w:iCs/>
          <w:noProof/>
          <w:sz w:val="24"/>
        </w:rPr>
        <w:lastRenderedPageBreak/>
        <w:t>Sciences of the United States of America</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5), 1726–31. doi:10.1073/pnas.0610561104</w:t>
      </w:r>
    </w:p>
    <w:p w14:paraId="3792D477"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ppe, C., Elger, C. E., &amp; Helmstaedter, C. (2007). Long-term memory impairment in patients with focal epilepsy. </w:t>
      </w:r>
      <w:r w:rsidRPr="00FE6511">
        <w:rPr>
          <w:rFonts w:ascii="Times New Roman" w:hAnsi="Times New Roman"/>
          <w:i/>
          <w:iCs/>
          <w:noProof/>
          <w:sz w:val="24"/>
        </w:rPr>
        <w:t>Epilepsia</w:t>
      </w:r>
      <w:r w:rsidRPr="00FE6511">
        <w:rPr>
          <w:rFonts w:ascii="Times New Roman" w:hAnsi="Times New Roman"/>
          <w:noProof/>
          <w:sz w:val="24"/>
        </w:rPr>
        <w:t xml:space="preserve">, </w:t>
      </w:r>
      <w:r w:rsidRPr="00FE6511">
        <w:rPr>
          <w:rFonts w:ascii="Times New Roman" w:hAnsi="Times New Roman"/>
          <w:i/>
          <w:iCs/>
          <w:noProof/>
          <w:sz w:val="24"/>
        </w:rPr>
        <w:t>48 Suppl 9</w:t>
      </w:r>
      <w:r w:rsidRPr="00FE6511">
        <w:rPr>
          <w:rFonts w:ascii="Times New Roman" w:hAnsi="Times New Roman"/>
          <w:noProof/>
          <w:sz w:val="24"/>
        </w:rPr>
        <w:t>, 26–9. doi:10.1111/j.1528-1167.2007.01397.x</w:t>
      </w:r>
    </w:p>
    <w:p w14:paraId="16EDAD14"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uthakker, H. S. (1950). Revealed Preference and the Utility Function.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66), 159–174.</w:t>
      </w:r>
    </w:p>
    <w:p w14:paraId="3715958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Johnson, E. J., Häubl, G., &amp; Keinan, A. (2007). Aspects of endowment: a query theory of value construction. </w:t>
      </w:r>
      <w:r w:rsidRPr="00FE6511">
        <w:rPr>
          <w:rFonts w:ascii="Times New Roman" w:hAnsi="Times New Roman"/>
          <w:i/>
          <w:iCs/>
          <w:noProof/>
          <w:sz w:val="24"/>
        </w:rPr>
        <w:t>Journal of Experimental Psychology. Learning, Memory, and Cogniti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461–474. doi:10.1037/0278-7393.33.3.461</w:t>
      </w:r>
    </w:p>
    <w:p w14:paraId="521758C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alenscher, T., Tobler, P. N., Huijbers, W., Daselaar, S. M., &amp; Pennartz, C. M. a. (2010). Neural signatures of intransitive preferences. </w:t>
      </w:r>
      <w:r w:rsidRPr="00FE6511">
        <w:rPr>
          <w:rFonts w:ascii="Times New Roman" w:hAnsi="Times New Roman"/>
          <w:i/>
          <w:iCs/>
          <w:noProof/>
          <w:sz w:val="24"/>
        </w:rPr>
        <w:t>Frontiers in Human Neuroscience</w:t>
      </w:r>
      <w:r w:rsidRPr="00FE6511">
        <w:rPr>
          <w:rFonts w:ascii="Times New Roman" w:hAnsi="Times New Roman"/>
          <w:noProof/>
          <w:sz w:val="24"/>
        </w:rPr>
        <w:t xml:space="preserve">, </w:t>
      </w:r>
      <w:r w:rsidRPr="00FE6511">
        <w:rPr>
          <w:rFonts w:ascii="Times New Roman" w:hAnsi="Times New Roman"/>
          <w:i/>
          <w:iCs/>
          <w:noProof/>
          <w:sz w:val="24"/>
        </w:rPr>
        <w:t>4</w:t>
      </w:r>
      <w:r w:rsidRPr="00FE6511">
        <w:rPr>
          <w:rFonts w:ascii="Times New Roman" w:hAnsi="Times New Roman"/>
          <w:noProof/>
          <w:sz w:val="24"/>
        </w:rPr>
        <w:t>(June), 1–14. doi:10.3389/fnhum.2010.00049</w:t>
      </w:r>
    </w:p>
    <w:p w14:paraId="64B4BAB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ipervasser, S., Palti, D., Neufeld, M. Y., Ben Shachar, M., Andelman, F., Fried, I., … Hendler, T. (2008). Possible remote functional reorganization in left temporal lobe epilepsy. </w:t>
      </w:r>
      <w:r w:rsidRPr="00FE6511">
        <w:rPr>
          <w:rFonts w:ascii="Times New Roman" w:hAnsi="Times New Roman"/>
          <w:i/>
          <w:iCs/>
          <w:noProof/>
          <w:sz w:val="24"/>
        </w:rPr>
        <w:t>Acta Neurologica Scandinavica</w:t>
      </w:r>
      <w:r w:rsidRPr="00FE6511">
        <w:rPr>
          <w:rFonts w:ascii="Times New Roman" w:hAnsi="Times New Roman"/>
          <w:noProof/>
          <w:sz w:val="24"/>
        </w:rPr>
        <w:t xml:space="preserve">, </w:t>
      </w:r>
      <w:r w:rsidRPr="00FE6511">
        <w:rPr>
          <w:rFonts w:ascii="Times New Roman" w:hAnsi="Times New Roman"/>
          <w:i/>
          <w:iCs/>
          <w:noProof/>
          <w:sz w:val="24"/>
        </w:rPr>
        <w:t>117</w:t>
      </w:r>
      <w:r w:rsidRPr="00FE6511">
        <w:rPr>
          <w:rFonts w:ascii="Times New Roman" w:hAnsi="Times New Roman"/>
          <w:noProof/>
          <w:sz w:val="24"/>
        </w:rPr>
        <w:t>(5), 324–31. doi:10.1111/j.1600-0404.2007.00948.x</w:t>
      </w:r>
    </w:p>
    <w:p w14:paraId="046C70E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FE6511">
        <w:rPr>
          <w:rFonts w:ascii="Times New Roman" w:hAnsi="Times New Roman"/>
          <w:i/>
          <w:iCs/>
          <w:noProof/>
          <w:sz w:val="24"/>
        </w:rPr>
        <w:t>Social Cognition</w:t>
      </w:r>
      <w:r w:rsidRPr="00FE6511">
        <w:rPr>
          <w:rFonts w:ascii="Times New Roman" w:hAnsi="Times New Roman"/>
          <w:noProof/>
          <w:sz w:val="24"/>
        </w:rPr>
        <w:t xml:space="preserve">, </w:t>
      </w:r>
      <w:r w:rsidRPr="00FE6511">
        <w:rPr>
          <w:rFonts w:ascii="Times New Roman" w:hAnsi="Times New Roman"/>
          <w:i/>
          <w:iCs/>
          <w:noProof/>
          <w:sz w:val="24"/>
        </w:rPr>
        <w:t>20</w:t>
      </w:r>
      <w:r w:rsidRPr="00FE6511">
        <w:rPr>
          <w:rFonts w:ascii="Times New Roman" w:hAnsi="Times New Roman"/>
          <w:noProof/>
          <w:sz w:val="24"/>
        </w:rPr>
        <w:t>(5), 353–379.</w:t>
      </w:r>
    </w:p>
    <w:p w14:paraId="4F330C27"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ee, L., Amir, O., &amp; Ariely, D. (2009). In Search of Homo Economicus: Cognitive Noise and the Role of Emotion in Preference Consistency. </w:t>
      </w:r>
      <w:r w:rsidRPr="00FE6511">
        <w:rPr>
          <w:rFonts w:ascii="Times New Roman" w:hAnsi="Times New Roman"/>
          <w:i/>
          <w:iCs/>
          <w:noProof/>
          <w:sz w:val="24"/>
        </w:rPr>
        <w:t>Journal of Consumer Research</w:t>
      </w:r>
      <w:r w:rsidRPr="00FE6511">
        <w:rPr>
          <w:rFonts w:ascii="Times New Roman" w:hAnsi="Times New Roman"/>
          <w:noProof/>
          <w:sz w:val="24"/>
        </w:rPr>
        <w:t xml:space="preserve">, </w:t>
      </w:r>
      <w:r w:rsidRPr="00FE6511">
        <w:rPr>
          <w:rFonts w:ascii="Times New Roman" w:hAnsi="Times New Roman"/>
          <w:i/>
          <w:iCs/>
          <w:noProof/>
          <w:sz w:val="24"/>
        </w:rPr>
        <w:t>36</w:t>
      </w:r>
      <w:r w:rsidRPr="00FE6511">
        <w:rPr>
          <w:rFonts w:ascii="Times New Roman" w:hAnsi="Times New Roman"/>
          <w:noProof/>
          <w:sz w:val="24"/>
        </w:rPr>
        <w:t>(2), 173–187. doi:10.1086/597160</w:t>
      </w:r>
    </w:p>
    <w:p w14:paraId="746618A5"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ichtenstein, S., &amp; Slovic, P. (Eds.). (2006). </w:t>
      </w:r>
      <w:r w:rsidRPr="00FE6511">
        <w:rPr>
          <w:rFonts w:ascii="Times New Roman" w:hAnsi="Times New Roman"/>
          <w:i/>
          <w:iCs/>
          <w:noProof/>
          <w:sz w:val="24"/>
        </w:rPr>
        <w:t>The Construction of Preference</w:t>
      </w:r>
      <w:r w:rsidRPr="00FE6511">
        <w:rPr>
          <w:rFonts w:ascii="Times New Roman" w:hAnsi="Times New Roman"/>
          <w:noProof/>
          <w:sz w:val="24"/>
        </w:rPr>
        <w:t>. New York: Cambridge University Press.</w:t>
      </w:r>
    </w:p>
    <w:p w14:paraId="0BCC620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Ongür, D., &amp; Price, J. L. (2000). The organization of networks within the orbital and medial prefrontal cortex of rats, monkeys and humans.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0</w:t>
      </w:r>
      <w:r w:rsidRPr="00FE6511">
        <w:rPr>
          <w:rFonts w:ascii="Times New Roman" w:hAnsi="Times New Roman"/>
          <w:noProof/>
          <w:sz w:val="24"/>
        </w:rPr>
        <w:t>(3), 206–19. Retrieved from http://www.ncbi.nlm.nih.gov/pubmed/10731217</w:t>
      </w:r>
    </w:p>
    <w:p w14:paraId="3AD9C2EB"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Peters, J., &amp; Büchel, C. (2010). Episodic future thinking reduces reward delay discounting through an enhancement of prefrontal-mediotemporal interactions.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66</w:t>
      </w:r>
      <w:r w:rsidRPr="00FE6511">
        <w:rPr>
          <w:rFonts w:ascii="Times New Roman" w:hAnsi="Times New Roman"/>
          <w:noProof/>
          <w:sz w:val="24"/>
        </w:rPr>
        <w:t>(1), 138–48. doi:10.1016/j.neuron.2010.03.026</w:t>
      </w:r>
    </w:p>
    <w:p w14:paraId="4F178E6E"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anganath, C., &amp; Ritchey, M. (2012). Two cortical systems for memory-guided behaviour. </w:t>
      </w:r>
      <w:r w:rsidRPr="00FE6511">
        <w:rPr>
          <w:rFonts w:ascii="Times New Roman" w:hAnsi="Times New Roman"/>
          <w:i/>
          <w:iCs/>
          <w:noProof/>
          <w:sz w:val="24"/>
        </w:rPr>
        <w:t>Nature Reviews. Neuroscience</w:t>
      </w:r>
      <w:r w:rsidRPr="00FE6511">
        <w:rPr>
          <w:rFonts w:ascii="Times New Roman" w:hAnsi="Times New Roman"/>
          <w:noProof/>
          <w:sz w:val="24"/>
        </w:rPr>
        <w:t xml:space="preserve">, </w:t>
      </w:r>
      <w:r w:rsidRPr="00FE6511">
        <w:rPr>
          <w:rFonts w:ascii="Times New Roman" w:hAnsi="Times New Roman"/>
          <w:i/>
          <w:iCs/>
          <w:noProof/>
          <w:sz w:val="24"/>
        </w:rPr>
        <w:t>13</w:t>
      </w:r>
      <w:r w:rsidRPr="00FE6511">
        <w:rPr>
          <w:rFonts w:ascii="Times New Roman" w:hAnsi="Times New Roman"/>
          <w:noProof/>
          <w:sz w:val="24"/>
        </w:rPr>
        <w:t>(10), 713–26. doi:10.1038/nrn3338</w:t>
      </w:r>
    </w:p>
    <w:p w14:paraId="55C002B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egenwetter, M., Dana, J., Davis-Stober, C. P., &amp; Guo, Y. (2011). Parsimonious testing of transitive or intransitive preferences: Reply to Birnbaum (2011).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18</w:t>
      </w:r>
      <w:r w:rsidRPr="00FE6511">
        <w:rPr>
          <w:rFonts w:ascii="Times New Roman" w:hAnsi="Times New Roman"/>
          <w:noProof/>
          <w:sz w:val="24"/>
        </w:rPr>
        <w:t>(4), 684–688. doi:10.1037/a0025291</w:t>
      </w:r>
    </w:p>
    <w:p w14:paraId="42358192"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lastRenderedPageBreak/>
        <w:t xml:space="preserve">Reyna, V. F., Lloyd, F. J., &amp; Brainerd, C. J. (2003). Memory, Development, and Rationality: An Integrative Theory of Judgement and Decision Making. In </w:t>
      </w:r>
      <w:r w:rsidRPr="00FE6511">
        <w:rPr>
          <w:rFonts w:ascii="Times New Roman" w:hAnsi="Times New Roman"/>
          <w:i/>
          <w:iCs/>
          <w:noProof/>
          <w:sz w:val="24"/>
        </w:rPr>
        <w:t>Emerging Perspectives on Judgement and Decision Research</w:t>
      </w:r>
      <w:r w:rsidRPr="00FE6511">
        <w:rPr>
          <w:rFonts w:ascii="Times New Roman" w:hAnsi="Times New Roman"/>
          <w:noProof/>
          <w:sz w:val="24"/>
        </w:rPr>
        <w:t xml:space="preserve"> (pp. 201–245).</w:t>
      </w:r>
    </w:p>
    <w:p w14:paraId="19B89C60"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amuelson, P. A. (1938). A Note on the Pure Theory of Behaviour Consumer ’s Bheavior.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5</w:t>
      </w:r>
      <w:r w:rsidRPr="00FE6511">
        <w:rPr>
          <w:rFonts w:ascii="Times New Roman" w:hAnsi="Times New Roman"/>
          <w:noProof/>
          <w:sz w:val="24"/>
        </w:rPr>
        <w:t>(17), 61–71.</w:t>
      </w:r>
    </w:p>
    <w:p w14:paraId="5A53DCA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acter, D. L., &amp; Addis, D. R. (2007). The cognitive neuroscience of constructive memory: remembering the past and imagining the future. </w:t>
      </w:r>
      <w:r w:rsidRPr="00FE6511">
        <w:rPr>
          <w:rFonts w:ascii="Times New Roman" w:hAnsi="Times New Roman"/>
          <w:i/>
          <w:iCs/>
          <w:noProof/>
          <w:sz w:val="24"/>
        </w:rPr>
        <w:t>Philosophical Transactions of the Royal Society of London. Series B, Biological Sciences</w:t>
      </w:r>
      <w:r w:rsidRPr="00FE6511">
        <w:rPr>
          <w:rFonts w:ascii="Times New Roman" w:hAnsi="Times New Roman"/>
          <w:noProof/>
          <w:sz w:val="24"/>
        </w:rPr>
        <w:t xml:space="preserve">, </w:t>
      </w:r>
      <w:r w:rsidRPr="00FE6511">
        <w:rPr>
          <w:rFonts w:ascii="Times New Roman" w:hAnsi="Times New Roman"/>
          <w:i/>
          <w:iCs/>
          <w:noProof/>
          <w:sz w:val="24"/>
        </w:rPr>
        <w:t>362</w:t>
      </w:r>
      <w:r w:rsidRPr="00FE6511">
        <w:rPr>
          <w:rFonts w:ascii="Times New Roman" w:hAnsi="Times New Roman"/>
          <w:noProof/>
          <w:sz w:val="24"/>
        </w:rPr>
        <w:t>(1481), 773–86. doi:10.1098/rstb.2007.2087</w:t>
      </w:r>
    </w:p>
    <w:p w14:paraId="5E44BAF9"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neider, S. L., &amp; Shanteau, J. (2003). </w:t>
      </w:r>
      <w:r w:rsidRPr="00FE6511">
        <w:rPr>
          <w:rFonts w:ascii="Times New Roman" w:hAnsi="Times New Roman"/>
          <w:i/>
          <w:iCs/>
          <w:noProof/>
          <w:sz w:val="24"/>
        </w:rPr>
        <w:t>Emerging Perspectives on Judgment and Decision Research</w:t>
      </w:r>
      <w:r w:rsidRPr="00FE6511">
        <w:rPr>
          <w:rFonts w:ascii="Times New Roman" w:hAnsi="Times New Roman"/>
          <w:noProof/>
          <w:sz w:val="24"/>
        </w:rPr>
        <w:t xml:space="preserve"> (p. 736). Cambridge University Press.</w:t>
      </w:r>
    </w:p>
    <w:p w14:paraId="0DC5C72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hohamy, D., &amp; Turk-Browne, N. B. (2013). Mechanisms for widespread hippocampal involvement in cognition. </w:t>
      </w:r>
      <w:r w:rsidRPr="00FE6511">
        <w:rPr>
          <w:rFonts w:ascii="Times New Roman" w:hAnsi="Times New Roman"/>
          <w:i/>
          <w:iCs/>
          <w:noProof/>
          <w:sz w:val="24"/>
        </w:rPr>
        <w:t>Journal of Experimental Psychology. General</w:t>
      </w:r>
      <w:r w:rsidRPr="00FE6511">
        <w:rPr>
          <w:rFonts w:ascii="Times New Roman" w:hAnsi="Times New Roman"/>
          <w:noProof/>
          <w:sz w:val="24"/>
        </w:rPr>
        <w:t xml:space="preserve">, </w:t>
      </w:r>
      <w:r w:rsidRPr="00FE6511">
        <w:rPr>
          <w:rFonts w:ascii="Times New Roman" w:hAnsi="Times New Roman"/>
          <w:i/>
          <w:iCs/>
          <w:noProof/>
          <w:sz w:val="24"/>
        </w:rPr>
        <w:t>142</w:t>
      </w:r>
      <w:r w:rsidRPr="00FE6511">
        <w:rPr>
          <w:rFonts w:ascii="Times New Roman" w:hAnsi="Times New Roman"/>
          <w:noProof/>
          <w:sz w:val="24"/>
        </w:rPr>
        <w:t>(4), 1159–70. doi:10.1037/a0034461</w:t>
      </w:r>
    </w:p>
    <w:p w14:paraId="77764E87"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Tversky, A. (1969). Intransitivity of preferences.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76</w:t>
      </w:r>
      <w:r w:rsidRPr="00FE6511">
        <w:rPr>
          <w:rFonts w:ascii="Times New Roman" w:hAnsi="Times New Roman"/>
          <w:noProof/>
          <w:sz w:val="24"/>
        </w:rPr>
        <w:t>(1), 31–48. doi:10.1037/h0026750</w:t>
      </w:r>
    </w:p>
    <w:p w14:paraId="10AF7AB2"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Von Neumann, J., &amp; Morgenstern, O. (1944). </w:t>
      </w:r>
      <w:r w:rsidRPr="00FE6511">
        <w:rPr>
          <w:rFonts w:ascii="Times New Roman" w:hAnsi="Times New Roman"/>
          <w:i/>
          <w:iCs/>
          <w:noProof/>
          <w:sz w:val="24"/>
        </w:rPr>
        <w:t>Theory of Games and Economic Behavior</w:t>
      </w:r>
      <w:r w:rsidRPr="00FE6511">
        <w:rPr>
          <w:rFonts w:ascii="Times New Roman" w:hAnsi="Times New Roman"/>
          <w:noProof/>
          <w:sz w:val="24"/>
        </w:rPr>
        <w:t xml:space="preserve">. </w:t>
      </w:r>
      <w:r w:rsidRPr="00FE6511">
        <w:rPr>
          <w:rFonts w:ascii="Times New Roman" w:hAnsi="Times New Roman"/>
          <w:i/>
          <w:iCs/>
          <w:noProof/>
          <w:sz w:val="24"/>
        </w:rPr>
        <w:t>Princeton University Press</w:t>
      </w:r>
      <w:r w:rsidRPr="00FE6511">
        <w:rPr>
          <w:rFonts w:ascii="Times New Roman" w:hAnsi="Times New Roman"/>
          <w:noProof/>
          <w:sz w:val="24"/>
        </w:rPr>
        <w:t xml:space="preserve"> (Vol. 2, p. 625). doi:10.1177/1468795X06065810</w:t>
      </w:r>
    </w:p>
    <w:p w14:paraId="3702B6A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2), 346–51. doi:10.1093/brain/awh694</w:t>
      </w:r>
    </w:p>
    <w:p w14:paraId="7E2558F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Goldstein, W. M., &amp; Barlas, S. (1995). And let us not Forget Memory: The Role of Memory Processes and Techniques in the Study of Judgment and Choice. In </w:t>
      </w:r>
      <w:r w:rsidRPr="00FE6511">
        <w:rPr>
          <w:rFonts w:ascii="Times New Roman" w:hAnsi="Times New Roman"/>
          <w:i/>
          <w:iCs/>
          <w:noProof/>
          <w:sz w:val="24"/>
        </w:rPr>
        <w:t>The Psychology of Learning and Motivation</w:t>
      </w:r>
      <w:r w:rsidRPr="00FE6511">
        <w:rPr>
          <w:rFonts w:ascii="Times New Roman" w:hAnsi="Times New Roman"/>
          <w:noProof/>
          <w:sz w:val="24"/>
        </w:rPr>
        <w:t xml:space="preserve"> (Vol. 32, pp. 33–81). doi:10.1016/S0079-7421(08)60307-2</w:t>
      </w:r>
    </w:p>
    <w:p w14:paraId="79D3D09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amp; Johnson, E. J. (2009). Mindful judgment and decision making. </w:t>
      </w:r>
      <w:r w:rsidRPr="00FE6511">
        <w:rPr>
          <w:rFonts w:ascii="Times New Roman" w:hAnsi="Times New Roman"/>
          <w:i/>
          <w:iCs/>
          <w:noProof/>
          <w:sz w:val="24"/>
        </w:rPr>
        <w:t>Annual Review of Psychology</w:t>
      </w:r>
      <w:r w:rsidRPr="00FE6511">
        <w:rPr>
          <w:rFonts w:ascii="Times New Roman" w:hAnsi="Times New Roman"/>
          <w:noProof/>
          <w:sz w:val="24"/>
        </w:rPr>
        <w:t xml:space="preserve">, </w:t>
      </w:r>
      <w:r w:rsidRPr="00FE6511">
        <w:rPr>
          <w:rFonts w:ascii="Times New Roman" w:hAnsi="Times New Roman"/>
          <w:i/>
          <w:iCs/>
          <w:noProof/>
          <w:sz w:val="24"/>
        </w:rPr>
        <w:t>60</w:t>
      </w:r>
      <w:r w:rsidRPr="00FE6511">
        <w:rPr>
          <w:rFonts w:ascii="Times New Roman" w:hAnsi="Times New Roman"/>
          <w:noProof/>
          <w:sz w:val="24"/>
        </w:rPr>
        <w:t>, 53–85. doi:10.1146/annurev.psych.60.110707.163633</w:t>
      </w:r>
    </w:p>
    <w:p w14:paraId="4DF5A28B"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Johnson, E. J., Milch, K. F., Chang, H., Brodscholl, J. C., &amp; Goldstein, D. G. (2007). Asymmetric discounting in intertemporal choice: a query-theory account. </w:t>
      </w:r>
      <w:r w:rsidRPr="00FE6511">
        <w:rPr>
          <w:rFonts w:ascii="Times New Roman" w:hAnsi="Times New Roman"/>
          <w:i/>
          <w:iCs/>
          <w:noProof/>
          <w:sz w:val="24"/>
        </w:rPr>
        <w:t>Psychological Science : A Journal of the American Psychological Society / APS</w:t>
      </w:r>
      <w:r w:rsidRPr="00FE6511">
        <w:rPr>
          <w:rFonts w:ascii="Times New Roman" w:hAnsi="Times New Roman"/>
          <w:noProof/>
          <w:sz w:val="24"/>
        </w:rPr>
        <w:t xml:space="preserve">, </w:t>
      </w:r>
      <w:r w:rsidRPr="00FE6511">
        <w:rPr>
          <w:rFonts w:ascii="Times New Roman" w:hAnsi="Times New Roman"/>
          <w:i/>
          <w:iCs/>
          <w:noProof/>
          <w:sz w:val="24"/>
        </w:rPr>
        <w:t>18</w:t>
      </w:r>
      <w:r w:rsidRPr="00FE6511">
        <w:rPr>
          <w:rFonts w:ascii="Times New Roman" w:hAnsi="Times New Roman"/>
          <w:noProof/>
          <w:sz w:val="24"/>
        </w:rPr>
        <w:t>, 516–523. doi:10.1111/j.1467-9280.2007.01932.x</w:t>
      </w:r>
    </w:p>
    <w:p w14:paraId="6369942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immer, G. E., &amp; Shohamy, D. (2012). Preference by association: how memory mechanisms in the hippocampus bias decisions. </w:t>
      </w:r>
      <w:r w:rsidRPr="00FE6511">
        <w:rPr>
          <w:rFonts w:ascii="Times New Roman" w:hAnsi="Times New Roman"/>
          <w:i/>
          <w:iCs/>
          <w:noProof/>
          <w:sz w:val="24"/>
        </w:rPr>
        <w:t>Science (New York, N.Y.)</w:t>
      </w:r>
      <w:r w:rsidRPr="00FE6511">
        <w:rPr>
          <w:rFonts w:ascii="Times New Roman" w:hAnsi="Times New Roman"/>
          <w:noProof/>
          <w:sz w:val="24"/>
        </w:rPr>
        <w:t xml:space="preserve">, </w:t>
      </w:r>
      <w:r w:rsidRPr="00FE6511">
        <w:rPr>
          <w:rFonts w:ascii="Times New Roman" w:hAnsi="Times New Roman"/>
          <w:i/>
          <w:iCs/>
          <w:noProof/>
          <w:sz w:val="24"/>
        </w:rPr>
        <w:t>338</w:t>
      </w:r>
      <w:r w:rsidRPr="00FE6511">
        <w:rPr>
          <w:rFonts w:ascii="Times New Roman" w:hAnsi="Times New Roman"/>
          <w:noProof/>
          <w:sz w:val="24"/>
        </w:rPr>
        <w:t>(6104), 270–3. doi:10.1126/science.1223252</w:t>
      </w:r>
    </w:p>
    <w:p w14:paraId="6466487B" w14:textId="77777777" w:rsidR="00B90D89" w:rsidRPr="00B3406A" w:rsidRDefault="00117279" w:rsidP="00FE6511">
      <w:pPr>
        <w:pStyle w:val="NormalWeb"/>
        <w:ind w:left="480" w:hanging="480"/>
        <w:divId w:val="1748189885"/>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ric Johnson" w:date="2015-05-16T11:04:00Z" w:initials="EJ">
    <w:p w14:paraId="42F7711F" w14:textId="77777777" w:rsidR="00C83420" w:rsidRDefault="00C83420">
      <w:pPr>
        <w:pStyle w:val="CommentText"/>
      </w:pPr>
      <w:r>
        <w:rPr>
          <w:rStyle w:val="CommentReference"/>
        </w:rPr>
        <w:annotationRef/>
      </w:r>
      <w:r>
        <w:t>A more psychological title.</w:t>
      </w:r>
    </w:p>
  </w:comment>
  <w:comment w:id="1" w:author="Ayse Zeynep Enkavi" w:date="2015-05-24T12:05:00Z" w:initials="AE">
    <w:p w14:paraId="29BB9552" w14:textId="77777777" w:rsidR="00C83420" w:rsidRDefault="00C83420">
      <w:pPr>
        <w:pStyle w:val="CommentText"/>
      </w:pPr>
      <w:r>
        <w:rPr>
          <w:rStyle w:val="CommentReference"/>
        </w:rPr>
        <w:annotationRef/>
      </w:r>
      <w:r w:rsidR="000F1903">
        <w:t>“</w:t>
      </w:r>
      <w:r>
        <w:t>Memories are necessary for preferences: Evidence from hippocampal lesion patients</w:t>
      </w:r>
      <w:r w:rsidR="000F1903">
        <w:t>” Would this work? Or too simple?</w:t>
      </w:r>
    </w:p>
  </w:comment>
  <w:comment w:id="2" w:author="Eric Johnson" w:date="2015-05-17T14:12:00Z" w:initials="EJ">
    <w:p w14:paraId="1C5C2336" w14:textId="77777777" w:rsidR="00C83420" w:rsidRDefault="00C83420">
      <w:pPr>
        <w:pStyle w:val="CommentText"/>
      </w:pPr>
      <w:r>
        <w:rPr>
          <w:rStyle w:val="CommentReference"/>
        </w:rPr>
        <w:annotationRef/>
      </w:r>
      <w:r>
        <w:t>Rewrite to deemphasize GARP</w:t>
      </w:r>
    </w:p>
    <w:p w14:paraId="15BF9FD8" w14:textId="77777777" w:rsidR="00C83420" w:rsidRDefault="00C83420">
      <w:pPr>
        <w:pStyle w:val="CommentText"/>
      </w:pPr>
    </w:p>
    <w:p w14:paraId="7363D10C" w14:textId="77777777" w:rsidR="00C83420" w:rsidRDefault="00C83420">
      <w:pPr>
        <w:pStyle w:val="CommentText"/>
      </w:pPr>
      <w:r>
        <w:t>Will need to talk about error and recent work there.</w:t>
      </w:r>
    </w:p>
    <w:p w14:paraId="5757A04F" w14:textId="77777777" w:rsidR="00C83420" w:rsidRDefault="00C83420">
      <w:pPr>
        <w:pStyle w:val="CommentText"/>
      </w:pPr>
    </w:p>
    <w:p w14:paraId="57ADE6B7" w14:textId="77777777" w:rsidR="00C83420" w:rsidRDefault="00C83420">
      <w:pPr>
        <w:pStyle w:val="CommentText"/>
      </w:pPr>
      <w:r>
        <w:t>One idea is to look at preferences with HM or other  case data</w:t>
      </w:r>
    </w:p>
    <w:p w14:paraId="4578E986" w14:textId="77777777" w:rsidR="00C83420" w:rsidRDefault="00C83420">
      <w:pPr>
        <w:pStyle w:val="CommentText"/>
      </w:pPr>
    </w:p>
    <w:p w14:paraId="4AA39ADD" w14:textId="77777777" w:rsidR="00C83420" w:rsidRDefault="00C83420">
      <w:pPr>
        <w:pStyle w:val="CommentText"/>
      </w:pPr>
      <w:r>
        <w:t>Also could think about a more explicit model.</w:t>
      </w:r>
    </w:p>
    <w:p w14:paraId="0178DA52" w14:textId="77777777" w:rsidR="00C83420" w:rsidRDefault="00C83420">
      <w:pPr>
        <w:pStyle w:val="CommentText"/>
      </w:pPr>
    </w:p>
    <w:p w14:paraId="145C1A96" w14:textId="77777777" w:rsidR="00C83420" w:rsidRDefault="00C83420">
      <w:pPr>
        <w:pStyle w:val="CommentText"/>
      </w:pPr>
      <w:r>
        <w:t>We should use, in a call for future research, the taxonomy suggested by R4, and perhaps make references to other literature results.</w:t>
      </w:r>
    </w:p>
    <w:p w14:paraId="2C74B912" w14:textId="77777777" w:rsidR="00C83420" w:rsidRDefault="00C83420">
      <w:pPr>
        <w:pStyle w:val="CommentText"/>
      </w:pPr>
    </w:p>
    <w:p w14:paraId="14ECBEF2" w14:textId="77777777" w:rsidR="00C83420" w:rsidRDefault="00C83420">
      <w:pPr>
        <w:pStyle w:val="CommentText"/>
      </w:pPr>
      <w:r>
        <w:t>On alternative:</w:t>
      </w:r>
    </w:p>
    <w:p w14:paraId="59660C1D" w14:textId="77777777" w:rsidR="00C83420" w:rsidRDefault="00C83420">
      <w:pPr>
        <w:pStyle w:val="CommentText"/>
      </w:pPr>
    </w:p>
    <w:p w14:paraId="3AEB8D97" w14:textId="77777777" w:rsidR="00C83420" w:rsidRDefault="00C83420">
      <w:pPr>
        <w:pStyle w:val="CommentText"/>
      </w:pPr>
      <w:r>
        <w:t xml:space="preserve">In the last decade, decision neuroscience has made significant progress in identifying how the value of options are generated.  Specifically,  a value network involving xx </w:t>
      </w:r>
      <w:proofErr w:type="spellStart"/>
      <w:r>
        <w:t>yy</w:t>
      </w:r>
      <w:proofErr w:type="spellEnd"/>
      <w:r>
        <w:t xml:space="preserve"> </w:t>
      </w:r>
      <w:proofErr w:type="spellStart"/>
      <w:r>
        <w:t>zz</w:t>
      </w:r>
      <w:proofErr w:type="spellEnd"/>
      <w:r>
        <w:t xml:space="preserve"> has been proposed.  An unsolved question, however, particularly for more complex stimuli, is where these value signals come from.</w:t>
      </w:r>
    </w:p>
    <w:p w14:paraId="79A39BF0" w14:textId="77777777" w:rsidR="00C83420" w:rsidRDefault="00C83420">
      <w:pPr>
        <w:pStyle w:val="CommentText"/>
      </w:pPr>
    </w:p>
    <w:p w14:paraId="14A24E56" w14:textId="77777777" w:rsidR="00C83420" w:rsidRDefault="00C83420">
      <w:pPr>
        <w:pStyle w:val="CommentText"/>
      </w:pPr>
      <w:r>
        <w:t xml:space="preserve">An independent tradition in the </w:t>
      </w:r>
      <w:proofErr w:type="spellStart"/>
      <w:r>
        <w:t>judgement</w:t>
      </w:r>
      <w:proofErr w:type="spellEnd"/>
      <w:r>
        <w:t xml:space="preserve"> and decision-making literature has suggest that preferences are often constructed  as needed.  </w:t>
      </w:r>
      <w:proofErr w:type="spellStart"/>
      <w:r>
        <w:t>Unilke</w:t>
      </w:r>
      <w:proofErr w:type="spellEnd"/>
      <w:r>
        <w:t xml:space="preserve"> the economist’s idea of a utility function and its related notion that values are of options ‘looked up’  and preexist when presented to the </w:t>
      </w:r>
      <w:proofErr w:type="spellStart"/>
      <w:r>
        <w:t>deiciosn</w:t>
      </w:r>
      <w:proofErr w:type="spellEnd"/>
      <w:r>
        <w:t xml:space="preserve">-maker, a long stream of research explains many of the well known inconsistencies in choice by suggesting that somehow preferences are calculated on the fly and affected by the way options are posed and the </w:t>
      </w:r>
      <w:proofErr w:type="spellStart"/>
      <w:r>
        <w:t>conent</w:t>
      </w:r>
      <w:proofErr w:type="spellEnd"/>
      <w:r>
        <w:t xml:space="preserve"> of the choice set.   </w:t>
      </w:r>
    </w:p>
    <w:p w14:paraId="31A3EE5E" w14:textId="77777777" w:rsidR="00C83420" w:rsidRDefault="00C83420">
      <w:pPr>
        <w:pStyle w:val="CommentText"/>
      </w:pPr>
    </w:p>
    <w:p w14:paraId="78FC5DAB" w14:textId="77777777" w:rsidR="00C83420" w:rsidRDefault="00C83420">
      <w:pPr>
        <w:pStyle w:val="CommentText"/>
      </w:pPr>
      <w:r>
        <w:t>Also Dan Hauser was willing to referee.</w:t>
      </w:r>
    </w:p>
  </w:comment>
  <w:comment w:id="32" w:author="Eric Johnson" w:date="2015-05-21T16:09:00Z" w:initials="EJ">
    <w:p w14:paraId="04A25AF1" w14:textId="77777777" w:rsidR="00C83420" w:rsidRDefault="00C83420">
      <w:pPr>
        <w:pStyle w:val="CommentText"/>
      </w:pPr>
      <w:r>
        <w:rPr>
          <w:rStyle w:val="CommentReference"/>
        </w:rPr>
        <w:annotationRef/>
      </w:r>
      <w:r>
        <w:t>Cut or delete</w:t>
      </w:r>
    </w:p>
  </w:comment>
  <w:comment w:id="35" w:author="Eric Johnson" w:date="2015-05-16T16:44:00Z" w:initials="EJ">
    <w:p w14:paraId="63877FBA" w14:textId="77777777" w:rsidR="00C83420" w:rsidRDefault="00C83420">
      <w:pPr>
        <w:pStyle w:val="CommentText"/>
      </w:pPr>
      <w:r>
        <w:rPr>
          <w:rStyle w:val="CommentReference"/>
        </w:rPr>
        <w:annotationRef/>
      </w:r>
      <w:r>
        <w:t xml:space="preserve">Imagine that you are slightly </w:t>
      </w:r>
      <w:proofErr w:type="spellStart"/>
      <w:r>
        <w:t>hungary</w:t>
      </w:r>
      <w:proofErr w:type="spellEnd"/>
      <w:r>
        <w:t xml:space="preserve"> late in the afternoon while working, and wander to a vending machine to select a snack.   You are faced with an array of over 20 possibilities.  How do you select among them?</w:t>
      </w:r>
    </w:p>
  </w:comment>
  <w:comment w:id="43" w:author="Eric Johnson" w:date="2015-05-16T16:42:00Z" w:initials="EJ">
    <w:p w14:paraId="603BFAE7" w14:textId="77777777" w:rsidR="00C83420" w:rsidRDefault="00C83420">
      <w:pPr>
        <w:pStyle w:val="CommentText"/>
      </w:pPr>
      <w:r>
        <w:rPr>
          <w:rStyle w:val="CommentReference"/>
        </w:rPr>
        <w:annotationRef/>
      </w:r>
      <w:r>
        <w:t>Insert comment 1 here.</w:t>
      </w:r>
    </w:p>
  </w:comment>
  <w:comment w:id="49" w:author="Eric Johnson" w:date="2015-05-16T16:58:00Z" w:initials="EJ">
    <w:p w14:paraId="7815652D" w14:textId="77777777" w:rsidR="00C83420" w:rsidRDefault="00C83420">
      <w:pPr>
        <w:pStyle w:val="CommentText"/>
      </w:pPr>
      <w:r>
        <w:rPr>
          <w:rStyle w:val="CommentReference"/>
        </w:rPr>
        <w:annotationRef/>
      </w:r>
      <w:r>
        <w:t>Carry on from here. </w:t>
      </w:r>
    </w:p>
  </w:comment>
  <w:comment w:id="54" w:author="Eric Johnson" w:date="2015-05-17T14:56:00Z" w:initials="EJ">
    <w:p w14:paraId="67D779D0" w14:textId="77777777" w:rsidR="00C83420" w:rsidRDefault="00C83420">
      <w:pPr>
        <w:pStyle w:val="CommentText"/>
      </w:pPr>
      <w:r>
        <w:rPr>
          <w:rStyle w:val="CommentReference"/>
        </w:rPr>
        <w:annotationRef/>
      </w:r>
      <w:r>
        <w:t>Should we be explicit about the model with error?</w:t>
      </w:r>
    </w:p>
  </w:comment>
  <w:comment w:id="59" w:author="Eric Johnson" w:date="2015-05-23T09:27:00Z" w:initials="EJ">
    <w:p w14:paraId="5069142D" w14:textId="77777777" w:rsidR="00C83420" w:rsidRDefault="00C83420">
      <w:pPr>
        <w:pStyle w:val="CommentText"/>
      </w:pPr>
      <w:ins w:id="64" w:author="Eric Johnson" w:date="2015-05-17T14:52:00Z">
        <w:r>
          <w:rPr>
            <w:rStyle w:val="CommentReference"/>
          </w:rPr>
          <w:annotationRef/>
        </w:r>
      </w:ins>
      <w:r>
        <w:t>Could be tightened and made a footnote?   Add references for reviews?</w:t>
      </w:r>
    </w:p>
  </w:comment>
  <w:comment w:id="106" w:author="Ayse Zeynep Enkavi" w:date="2015-02-11T21:43:00Z" w:initials="AE">
    <w:p w14:paraId="6A37E699" w14:textId="77777777" w:rsidR="00C83420" w:rsidRDefault="00C83420">
      <w:pPr>
        <w:pStyle w:val="CommentText"/>
      </w:pPr>
      <w:r>
        <w:rPr>
          <w:rStyle w:val="CommentReference"/>
        </w:rPr>
        <w:annotationRef/>
      </w:r>
      <w:r>
        <w:t>This is the plot I suggest for here</w:t>
      </w:r>
    </w:p>
    <w:p w14:paraId="7D967D21" w14:textId="77777777" w:rsidR="00C83420" w:rsidRDefault="00C83420">
      <w:pPr>
        <w:pStyle w:val="CommentText"/>
      </w:pPr>
      <w:r>
        <w:rPr>
          <w:noProof/>
        </w:rPr>
        <w:drawing>
          <wp:inline distT="0" distB="0" distL="0" distR="0" wp14:anchorId="26D2FD56" wp14:editId="074D93E1">
            <wp:extent cx="2648162" cy="15578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49576" cy="1558728"/>
                    </a:xfrm>
                    <a:prstGeom prst="rect">
                      <a:avLst/>
                    </a:prstGeom>
                    <a:noFill/>
                    <a:ln>
                      <a:noFill/>
                    </a:ln>
                  </pic:spPr>
                </pic:pic>
              </a:graphicData>
            </a:graphic>
          </wp:inline>
        </w:drawing>
      </w:r>
    </w:p>
  </w:comment>
  <w:comment w:id="129" w:author="Eric Johnson" w:date="2015-05-23T09:07:00Z" w:initials="EJ">
    <w:p w14:paraId="114B5D5E" w14:textId="77777777" w:rsidR="00C83420" w:rsidRDefault="00C83420">
      <w:pPr>
        <w:pStyle w:val="CommentText"/>
      </w:pPr>
      <w:r>
        <w:rPr>
          <w:rStyle w:val="CommentReference"/>
        </w:rPr>
        <w:annotationRef/>
      </w:r>
      <w:r>
        <w:t>Slightly condensed for words:</w:t>
      </w:r>
    </w:p>
    <w:p w14:paraId="134994BA" w14:textId="77777777" w:rsidR="00C83420" w:rsidRDefault="00C83420">
      <w:pPr>
        <w:pStyle w:val="CommentText"/>
      </w:pPr>
    </w:p>
    <w:p w14:paraId="08DB522E" w14:textId="77777777" w:rsidR="00C83420" w:rsidRDefault="00C83420">
      <w:pPr>
        <w:pStyle w:val="CommentText"/>
      </w:pPr>
    </w:p>
    <w:p w14:paraId="60EC6170" w14:textId="77777777" w:rsidR="00C83420" w:rsidRDefault="00C83420">
      <w:pPr>
        <w:pStyle w:val="CommentText"/>
      </w:pPr>
      <w:r>
        <w:t xml:space="preserve">One possible alternative explanation is that non-MTL respondents had better memory for their choices made earlier in the task, and that this prevented </w:t>
      </w:r>
      <w:proofErr w:type="spellStart"/>
      <w:r>
        <w:t>instransitive</w:t>
      </w:r>
      <w:proofErr w:type="spellEnd"/>
      <w:r>
        <w:t xml:space="preserve"> </w:t>
      </w:r>
      <w:proofErr w:type="spellStart"/>
      <w:r>
        <w:t>hcoices</w:t>
      </w:r>
      <w:proofErr w:type="spellEnd"/>
      <w:r>
        <w:t xml:space="preserve">.   This would suggest that  the rate of </w:t>
      </w:r>
      <w:proofErr w:type="spellStart"/>
      <w:r>
        <w:t>instransitivities</w:t>
      </w:r>
      <w:proofErr w:type="spellEnd"/>
      <w:r>
        <w:t xml:space="preserve"> should decline over time differentially for the MTL and non-MTL groups.  We tested this hypothesis and saw no differences in slopes (see SOM)</w:t>
      </w:r>
    </w:p>
  </w:comment>
  <w:comment w:id="130" w:author="Eric Johnson" w:date="2015-05-23T09:07:00Z" w:initials="EJ">
    <w:p w14:paraId="6762DE67" w14:textId="77777777" w:rsidR="00C83420" w:rsidRDefault="00C83420">
      <w:pPr>
        <w:pStyle w:val="CommentText"/>
      </w:pPr>
      <w:r>
        <w:rPr>
          <w:rStyle w:val="CommentReference"/>
        </w:rPr>
        <w:annotationRef/>
      </w:r>
      <w:r>
        <w:t>Replace entire paragraph with the above.</w:t>
      </w:r>
    </w:p>
  </w:comment>
  <w:comment w:id="131" w:author="Ayse Zeynep Enkavi" w:date="2015-02-12T14:11:00Z" w:initials="AE">
    <w:p w14:paraId="56FAF1A7" w14:textId="77777777" w:rsidR="00C83420" w:rsidRDefault="00C83420">
      <w:pPr>
        <w:pStyle w:val="CommentText"/>
      </w:pPr>
      <w:r>
        <w:rPr>
          <w:rStyle w:val="CommentReference"/>
        </w:rPr>
        <w:annotationRef/>
      </w:r>
      <w:r>
        <w:t>I think this calls for mediation, no?</w:t>
      </w:r>
    </w:p>
  </w:comment>
  <w:comment w:id="132" w:author="Eric Johnson" w:date="2015-05-23T09:02:00Z" w:initials="EJ">
    <w:p w14:paraId="74158482" w14:textId="77777777" w:rsidR="00C83420" w:rsidRDefault="00C83420">
      <w:pPr>
        <w:pStyle w:val="CommentText"/>
      </w:pPr>
      <w:r>
        <w:rPr>
          <w:rStyle w:val="CommentReference"/>
        </w:rPr>
        <w:annotationRef/>
      </w:r>
      <w:r>
        <w:t xml:space="preserve">The logic of </w:t>
      </w:r>
      <w:proofErr w:type="spellStart"/>
      <w:r>
        <w:t>tradional</w:t>
      </w:r>
      <w:proofErr w:type="spellEnd"/>
      <w:r>
        <w:t xml:space="preserve"> speed accuracy tradeoffs  is that there is NOT a correlation such that faster trials have more error.  You mentioned that Ian had a good idea.   My suggestion is that we simply summarize in a sentence and then put any more sophisticated analysis in the SM, but I could be convinced otherwise.</w:t>
      </w:r>
    </w:p>
  </w:comment>
  <w:comment w:id="134" w:author="Eric Johnson" w:date="2015-05-23T09:03:00Z" w:initials="EJ">
    <w:p w14:paraId="78895E31" w14:textId="77777777" w:rsidR="00C83420" w:rsidRDefault="00C83420">
      <w:pPr>
        <w:pStyle w:val="CommentText"/>
      </w:pPr>
      <w:r>
        <w:rPr>
          <w:rStyle w:val="CommentReference"/>
        </w:rPr>
        <w:annotationRef/>
      </w:r>
      <w:r>
        <w:t>Candidate for supplemental materials as wel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AA02F" w14:textId="77777777" w:rsidR="00C83420" w:rsidRDefault="00C83420" w:rsidP="007F471C">
      <w:r>
        <w:separator/>
      </w:r>
    </w:p>
  </w:endnote>
  <w:endnote w:type="continuationSeparator" w:id="0">
    <w:p w14:paraId="112E23D1" w14:textId="77777777" w:rsidR="00C83420" w:rsidRDefault="00C83420"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EC4BA" w14:textId="77777777" w:rsidR="00C83420" w:rsidRDefault="00C83420" w:rsidP="007F471C">
      <w:r>
        <w:separator/>
      </w:r>
    </w:p>
  </w:footnote>
  <w:footnote w:type="continuationSeparator" w:id="0">
    <w:p w14:paraId="6250C0BC" w14:textId="77777777" w:rsidR="00C83420" w:rsidRDefault="00C83420"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4392"/>
    <w:rsid w:val="00087AEB"/>
    <w:rsid w:val="000A74BA"/>
    <w:rsid w:val="000C7896"/>
    <w:rsid w:val="000D45D0"/>
    <w:rsid w:val="000D7202"/>
    <w:rsid w:val="000E2D96"/>
    <w:rsid w:val="000E3F2A"/>
    <w:rsid w:val="000F0884"/>
    <w:rsid w:val="000F1903"/>
    <w:rsid w:val="00105B4E"/>
    <w:rsid w:val="00105EA5"/>
    <w:rsid w:val="00107978"/>
    <w:rsid w:val="00117279"/>
    <w:rsid w:val="0012119E"/>
    <w:rsid w:val="00141EAB"/>
    <w:rsid w:val="001451B6"/>
    <w:rsid w:val="0015349E"/>
    <w:rsid w:val="00157314"/>
    <w:rsid w:val="0015746E"/>
    <w:rsid w:val="00163BCF"/>
    <w:rsid w:val="00164B51"/>
    <w:rsid w:val="001749D3"/>
    <w:rsid w:val="00181822"/>
    <w:rsid w:val="001870E8"/>
    <w:rsid w:val="001A70C8"/>
    <w:rsid w:val="001B5BB3"/>
    <w:rsid w:val="001B79B2"/>
    <w:rsid w:val="001C1E68"/>
    <w:rsid w:val="001D00E2"/>
    <w:rsid w:val="001D3730"/>
    <w:rsid w:val="001E294D"/>
    <w:rsid w:val="001E5574"/>
    <w:rsid w:val="001F0969"/>
    <w:rsid w:val="001F3831"/>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D1B8F"/>
    <w:rsid w:val="002E0908"/>
    <w:rsid w:val="002E6C7A"/>
    <w:rsid w:val="002F0E37"/>
    <w:rsid w:val="002F5436"/>
    <w:rsid w:val="002F64BC"/>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04A12"/>
    <w:rsid w:val="004336D1"/>
    <w:rsid w:val="00440583"/>
    <w:rsid w:val="00450F4E"/>
    <w:rsid w:val="00452CCE"/>
    <w:rsid w:val="00454AD5"/>
    <w:rsid w:val="00454BE1"/>
    <w:rsid w:val="004604F7"/>
    <w:rsid w:val="00463363"/>
    <w:rsid w:val="004659E1"/>
    <w:rsid w:val="00470A2A"/>
    <w:rsid w:val="00487C58"/>
    <w:rsid w:val="00491CB1"/>
    <w:rsid w:val="00495240"/>
    <w:rsid w:val="004A39DC"/>
    <w:rsid w:val="004B1599"/>
    <w:rsid w:val="004C4A8A"/>
    <w:rsid w:val="004E0A88"/>
    <w:rsid w:val="004E47E4"/>
    <w:rsid w:val="004E7C35"/>
    <w:rsid w:val="004F3298"/>
    <w:rsid w:val="004F4C20"/>
    <w:rsid w:val="00504154"/>
    <w:rsid w:val="00511B9F"/>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38BE"/>
    <w:rsid w:val="005E6B5D"/>
    <w:rsid w:val="005E72D6"/>
    <w:rsid w:val="00612BC2"/>
    <w:rsid w:val="0062504E"/>
    <w:rsid w:val="0062772B"/>
    <w:rsid w:val="00636E24"/>
    <w:rsid w:val="00640BAF"/>
    <w:rsid w:val="00640FC3"/>
    <w:rsid w:val="006457FB"/>
    <w:rsid w:val="00646FB4"/>
    <w:rsid w:val="0065144A"/>
    <w:rsid w:val="00665473"/>
    <w:rsid w:val="00665890"/>
    <w:rsid w:val="00667E11"/>
    <w:rsid w:val="00672CDF"/>
    <w:rsid w:val="00682E7D"/>
    <w:rsid w:val="006851F2"/>
    <w:rsid w:val="006939FB"/>
    <w:rsid w:val="00695D7F"/>
    <w:rsid w:val="006A421E"/>
    <w:rsid w:val="006A7582"/>
    <w:rsid w:val="006B5029"/>
    <w:rsid w:val="006C51BD"/>
    <w:rsid w:val="006D7906"/>
    <w:rsid w:val="006E0437"/>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351"/>
    <w:rsid w:val="007B4512"/>
    <w:rsid w:val="007B78CD"/>
    <w:rsid w:val="007C21C7"/>
    <w:rsid w:val="007C22EB"/>
    <w:rsid w:val="007C4B1D"/>
    <w:rsid w:val="007D4E36"/>
    <w:rsid w:val="007E212A"/>
    <w:rsid w:val="007F471C"/>
    <w:rsid w:val="007F7004"/>
    <w:rsid w:val="00802EAC"/>
    <w:rsid w:val="0083267F"/>
    <w:rsid w:val="00834205"/>
    <w:rsid w:val="00843B79"/>
    <w:rsid w:val="00847E24"/>
    <w:rsid w:val="0085242A"/>
    <w:rsid w:val="00853677"/>
    <w:rsid w:val="00861A66"/>
    <w:rsid w:val="00870AE6"/>
    <w:rsid w:val="008757A7"/>
    <w:rsid w:val="008928A3"/>
    <w:rsid w:val="008A50EE"/>
    <w:rsid w:val="008B3F36"/>
    <w:rsid w:val="008B5254"/>
    <w:rsid w:val="008B6F70"/>
    <w:rsid w:val="008C7EE0"/>
    <w:rsid w:val="008D4DC1"/>
    <w:rsid w:val="008E219B"/>
    <w:rsid w:val="008E273E"/>
    <w:rsid w:val="008E5396"/>
    <w:rsid w:val="008E6FAC"/>
    <w:rsid w:val="008F6404"/>
    <w:rsid w:val="00905821"/>
    <w:rsid w:val="009123A7"/>
    <w:rsid w:val="00913E3E"/>
    <w:rsid w:val="00915DB5"/>
    <w:rsid w:val="009336AA"/>
    <w:rsid w:val="00934075"/>
    <w:rsid w:val="00946650"/>
    <w:rsid w:val="00955DD9"/>
    <w:rsid w:val="00970F82"/>
    <w:rsid w:val="00972034"/>
    <w:rsid w:val="009728FF"/>
    <w:rsid w:val="00972949"/>
    <w:rsid w:val="0098098E"/>
    <w:rsid w:val="00993D2D"/>
    <w:rsid w:val="0099404B"/>
    <w:rsid w:val="009944D6"/>
    <w:rsid w:val="00996504"/>
    <w:rsid w:val="009A0D07"/>
    <w:rsid w:val="009A252B"/>
    <w:rsid w:val="009A38DC"/>
    <w:rsid w:val="009C3C08"/>
    <w:rsid w:val="009D0D6F"/>
    <w:rsid w:val="009D4D67"/>
    <w:rsid w:val="009D7603"/>
    <w:rsid w:val="009E36B1"/>
    <w:rsid w:val="009E4B41"/>
    <w:rsid w:val="009E6090"/>
    <w:rsid w:val="009F031B"/>
    <w:rsid w:val="009F60E1"/>
    <w:rsid w:val="00A01A03"/>
    <w:rsid w:val="00A04C78"/>
    <w:rsid w:val="00A055BC"/>
    <w:rsid w:val="00A06EB4"/>
    <w:rsid w:val="00A07EF2"/>
    <w:rsid w:val="00A141E1"/>
    <w:rsid w:val="00A24335"/>
    <w:rsid w:val="00A2625E"/>
    <w:rsid w:val="00A444F4"/>
    <w:rsid w:val="00A45389"/>
    <w:rsid w:val="00A50D12"/>
    <w:rsid w:val="00A57E05"/>
    <w:rsid w:val="00A6769A"/>
    <w:rsid w:val="00A83965"/>
    <w:rsid w:val="00A910F9"/>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288C"/>
    <w:rsid w:val="00B53D49"/>
    <w:rsid w:val="00B643E2"/>
    <w:rsid w:val="00B716D3"/>
    <w:rsid w:val="00B74F6D"/>
    <w:rsid w:val="00B7515D"/>
    <w:rsid w:val="00B8485B"/>
    <w:rsid w:val="00B857C6"/>
    <w:rsid w:val="00B90D89"/>
    <w:rsid w:val="00B92D3C"/>
    <w:rsid w:val="00BA79AF"/>
    <w:rsid w:val="00BB2FCF"/>
    <w:rsid w:val="00BB6AA5"/>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40C25"/>
    <w:rsid w:val="00C62B62"/>
    <w:rsid w:val="00C64C50"/>
    <w:rsid w:val="00C75384"/>
    <w:rsid w:val="00C80955"/>
    <w:rsid w:val="00C83420"/>
    <w:rsid w:val="00C950BD"/>
    <w:rsid w:val="00C95FEC"/>
    <w:rsid w:val="00CA16EC"/>
    <w:rsid w:val="00CA30E3"/>
    <w:rsid w:val="00CA63CE"/>
    <w:rsid w:val="00CC0887"/>
    <w:rsid w:val="00CC63ED"/>
    <w:rsid w:val="00CD5447"/>
    <w:rsid w:val="00CD7257"/>
    <w:rsid w:val="00CE2092"/>
    <w:rsid w:val="00CE376F"/>
    <w:rsid w:val="00CE69A6"/>
    <w:rsid w:val="00CE7060"/>
    <w:rsid w:val="00CF00E3"/>
    <w:rsid w:val="00CF313D"/>
    <w:rsid w:val="00D03A87"/>
    <w:rsid w:val="00D06C25"/>
    <w:rsid w:val="00D147E2"/>
    <w:rsid w:val="00D217DC"/>
    <w:rsid w:val="00D26327"/>
    <w:rsid w:val="00D37867"/>
    <w:rsid w:val="00D451EA"/>
    <w:rsid w:val="00D751A0"/>
    <w:rsid w:val="00D808E4"/>
    <w:rsid w:val="00D919E9"/>
    <w:rsid w:val="00DC28E9"/>
    <w:rsid w:val="00DC570C"/>
    <w:rsid w:val="00DE1275"/>
    <w:rsid w:val="00DF3BC5"/>
    <w:rsid w:val="00DF49CB"/>
    <w:rsid w:val="00DF57C2"/>
    <w:rsid w:val="00E000C1"/>
    <w:rsid w:val="00E01C70"/>
    <w:rsid w:val="00E02A71"/>
    <w:rsid w:val="00E06CE1"/>
    <w:rsid w:val="00E07CF7"/>
    <w:rsid w:val="00E14DC8"/>
    <w:rsid w:val="00E16226"/>
    <w:rsid w:val="00E46507"/>
    <w:rsid w:val="00E548BA"/>
    <w:rsid w:val="00E6065B"/>
    <w:rsid w:val="00E6264F"/>
    <w:rsid w:val="00E77D08"/>
    <w:rsid w:val="00EB4A6F"/>
    <w:rsid w:val="00EC3A72"/>
    <w:rsid w:val="00ED0F53"/>
    <w:rsid w:val="00ED180F"/>
    <w:rsid w:val="00ED1E97"/>
    <w:rsid w:val="00EE0206"/>
    <w:rsid w:val="00EE02B2"/>
    <w:rsid w:val="00EE735F"/>
    <w:rsid w:val="00F03147"/>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B5A2B"/>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F2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bernd.weber@ukb.uni-bon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EC5E3-F818-F642-9C8C-0A21F9EB3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19113</Words>
  <Characters>108947</Characters>
  <Application>Microsoft Macintosh Word</Application>
  <DocSecurity>0</DocSecurity>
  <Lines>907</Lines>
  <Paragraphs>255</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7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3</cp:revision>
  <cp:lastPrinted>2014-05-11T08:54:00Z</cp:lastPrinted>
  <dcterms:created xsi:type="dcterms:W3CDTF">2015-05-24T19:01:00Z</dcterms:created>
  <dcterms:modified xsi:type="dcterms:W3CDTF">2015-05-2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